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92C3D2" w14:textId="44A1AC66" w:rsidR="00E05F34" w:rsidRPr="00E474FF" w:rsidRDefault="000D10B2" w:rsidP="00D53502">
      <w:pPr>
        <w:pStyle w:val="Title"/>
        <w:jc w:val="center"/>
      </w:pPr>
      <w:r w:rsidRPr="00E474FF">
        <w:t xml:space="preserve">Multidimensional Analysis of Social Discourse </w:t>
      </w:r>
      <w:r w:rsidR="00707703" w:rsidRPr="00E474FF">
        <w:t>on</w:t>
      </w:r>
      <w:r w:rsidR="002B79CA" w:rsidRPr="00E474FF">
        <w:t xml:space="preserve"> </w:t>
      </w:r>
      <w:r w:rsidR="00AA7494" w:rsidRPr="00E474FF">
        <w:t xml:space="preserve">Twitter </w:t>
      </w:r>
      <w:r w:rsidRPr="00E474FF">
        <w:t xml:space="preserve">around </w:t>
      </w:r>
      <w:r w:rsidR="00AA7494" w:rsidRPr="00E474FF">
        <w:t xml:space="preserve">Venezuelan </w:t>
      </w:r>
      <w:r w:rsidR="00707703" w:rsidRPr="00E474FF">
        <w:t>Migration</w:t>
      </w:r>
      <w:r w:rsidR="00AA7494" w:rsidRPr="00E474FF">
        <w:t xml:space="preserve"> in Colombia</w:t>
      </w:r>
    </w:p>
    <w:p w14:paraId="6B6F3F9B" w14:textId="254319CE" w:rsidR="0035264C" w:rsidRPr="00B61591" w:rsidRDefault="004555CC" w:rsidP="00D53502">
      <w:pPr>
        <w:pStyle w:val="pre-body"/>
        <w:spacing w:line="240" w:lineRule="auto"/>
        <w:jc w:val="center"/>
      </w:pPr>
      <w:r w:rsidRPr="00B61591">
        <w:t xml:space="preserve">Joseph Martínez </w:t>
      </w:r>
      <w:r w:rsidR="0035264C" w:rsidRPr="00E76715">
        <w:rPr>
          <w:noProof/>
          <w:lang w:val="en-GB" w:eastAsia="en-GB"/>
        </w:rPr>
        <w:drawing>
          <wp:inline distT="0" distB="0" distL="0" distR="0" wp14:anchorId="008123D3" wp14:editId="75480EF8">
            <wp:extent cx="101600" cy="101600"/>
            <wp:effectExtent l="0" t="0" r="0" b="0"/>
            <wp:docPr id="6" name="Picture 6" descr="F:\Fault Analysis Research\ORCHID\ORCIDiD_icon16x16.png">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ault Analysis Research\ORCHID\ORCIDiD_icon16x16.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0035264C" w:rsidRPr="00B61591">
        <w:t xml:space="preserve"> </w:t>
      </w:r>
      <w:r w:rsidR="0035264C" w:rsidRPr="00B61591">
        <w:rPr>
          <w:vertAlign w:val="superscript"/>
        </w:rPr>
        <w:t>1,*</w:t>
      </w:r>
      <w:r w:rsidR="006C79D8" w:rsidRPr="00B61591">
        <w:rPr>
          <w:vertAlign w:val="superscript"/>
        </w:rPr>
        <w:t>,¶</w:t>
      </w:r>
      <w:r w:rsidR="0035264C" w:rsidRPr="00B61591">
        <w:t xml:space="preserve"> , </w:t>
      </w:r>
      <w:r w:rsidR="00004327" w:rsidRPr="00B61591">
        <w:t>Melissa Miller-Felton</w:t>
      </w:r>
      <w:r w:rsidR="008462F8" w:rsidRPr="00E76715">
        <w:rPr>
          <w:noProof/>
          <w:lang w:val="en-GB" w:eastAsia="en-GB"/>
        </w:rPr>
        <w:drawing>
          <wp:inline distT="0" distB="0" distL="0" distR="0" wp14:anchorId="0B18614E" wp14:editId="4159AB3A">
            <wp:extent cx="101600" cy="101600"/>
            <wp:effectExtent l="0" t="0" r="0" b="0"/>
            <wp:docPr id="1" name="Picture 1" descr="F:\Fault Analysis Research\ORCHID\ORCIDiD_icon16x16.png">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ault Analysis Research\ORCHID\ORCIDiD_icon16x16.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008462F8" w:rsidRPr="00B61591">
        <w:t xml:space="preserve"> </w:t>
      </w:r>
      <w:r w:rsidR="00004327" w:rsidRPr="00B61591">
        <w:rPr>
          <w:vertAlign w:val="superscript"/>
        </w:rPr>
        <w:t>1</w:t>
      </w:r>
      <w:r w:rsidR="006C79D8" w:rsidRPr="00B61591">
        <w:rPr>
          <w:vertAlign w:val="superscript"/>
        </w:rPr>
        <w:t>,¶</w:t>
      </w:r>
      <w:r w:rsidR="008462F8" w:rsidRPr="00B61591">
        <w:t xml:space="preserve"> , </w:t>
      </w:r>
      <w:r w:rsidR="00004327" w:rsidRPr="00B61591">
        <w:t>Jose J. Padilla</w:t>
      </w:r>
      <w:r w:rsidR="008462F8" w:rsidRPr="00E76715">
        <w:rPr>
          <w:noProof/>
          <w:lang w:val="en-GB" w:eastAsia="en-GB"/>
        </w:rPr>
        <w:drawing>
          <wp:inline distT="0" distB="0" distL="0" distR="0" wp14:anchorId="1C54E991" wp14:editId="00911208">
            <wp:extent cx="101600" cy="101600"/>
            <wp:effectExtent l="0" t="0" r="0" b="0"/>
            <wp:docPr id="2" name="Picture 2" descr="F:\Fault Analysis Research\ORCHID\ORCIDiD_icon16x16.png">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ault Analysis Research\ORCHID\ORCIDiD_icon16x16.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008462F8" w:rsidRPr="00B61591">
        <w:t xml:space="preserve"> </w:t>
      </w:r>
      <w:r w:rsidR="00004327" w:rsidRPr="00B61591">
        <w:rPr>
          <w:vertAlign w:val="superscript"/>
        </w:rPr>
        <w:t>1</w:t>
      </w:r>
      <w:r w:rsidR="00004327" w:rsidRPr="00B61591">
        <w:t>, Erika Frydenlund</w:t>
      </w:r>
      <w:r w:rsidR="00004327" w:rsidRPr="00E76715">
        <w:rPr>
          <w:noProof/>
          <w:lang w:val="en-GB" w:eastAsia="en-GB"/>
        </w:rPr>
        <w:drawing>
          <wp:inline distT="0" distB="0" distL="0" distR="0" wp14:anchorId="579DE94A" wp14:editId="600BA84D">
            <wp:extent cx="101600" cy="101600"/>
            <wp:effectExtent l="0" t="0" r="0" b="0"/>
            <wp:docPr id="1173674285" name="Picture 1173674285" descr="F:\Fault Analysis Research\ORCHID\ORCIDiD_icon16x16.png">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ault Analysis Research\ORCHID\ORCIDiD_icon16x16.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00004327" w:rsidRPr="00B61591">
        <w:t xml:space="preserve"> </w:t>
      </w:r>
      <w:r w:rsidR="00004327" w:rsidRPr="00B61591">
        <w:rPr>
          <w:vertAlign w:val="superscript"/>
        </w:rPr>
        <w:t>1</w:t>
      </w:r>
      <w:r w:rsidR="00F669BE" w:rsidRPr="00B61591">
        <w:t xml:space="preserve">, </w:t>
      </w:r>
      <w:r w:rsidR="00F669BE">
        <w:t>Katherine Palacio</w:t>
      </w:r>
      <w:r w:rsidR="00F669BE" w:rsidRPr="00E76715">
        <w:rPr>
          <w:noProof/>
          <w:lang w:val="en-GB" w:eastAsia="en-GB"/>
        </w:rPr>
        <w:drawing>
          <wp:inline distT="0" distB="0" distL="0" distR="0" wp14:anchorId="35948B95" wp14:editId="1EBBB4EA">
            <wp:extent cx="101600" cy="101600"/>
            <wp:effectExtent l="0" t="0" r="0" b="0"/>
            <wp:docPr id="1381769739" name="Picture 1381769739" descr="F:\Fault Analysis Research\ORCHID\ORCIDiD_icon16x16.png">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ault Analysis Research\ORCHID\ORCIDiD_icon16x16.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00F669BE" w:rsidRPr="00B61591">
        <w:t xml:space="preserve"> </w:t>
      </w:r>
      <w:r w:rsidR="000E4503">
        <w:rPr>
          <w:vertAlign w:val="superscript"/>
        </w:rPr>
        <w:t>2</w:t>
      </w:r>
    </w:p>
    <w:p w14:paraId="21D1AB05" w14:textId="0A73F549" w:rsidR="00962A0B" w:rsidRPr="00E37388" w:rsidRDefault="006C79D8" w:rsidP="00D53502">
      <w:pPr>
        <w:rPr>
          <w:sz w:val="20"/>
          <w:szCs w:val="20"/>
        </w:rPr>
      </w:pPr>
      <w:r w:rsidRPr="00E37388">
        <w:rPr>
          <w:sz w:val="20"/>
          <w:szCs w:val="20"/>
          <w:vertAlign w:val="superscript"/>
        </w:rPr>
        <w:t>1</w:t>
      </w:r>
      <w:r w:rsidRPr="00E37388">
        <w:rPr>
          <w:sz w:val="20"/>
          <w:szCs w:val="20"/>
        </w:rPr>
        <w:t xml:space="preserve"> </w:t>
      </w:r>
      <w:r w:rsidR="00907667" w:rsidRPr="00E37388">
        <w:rPr>
          <w:sz w:val="20"/>
          <w:szCs w:val="20"/>
        </w:rPr>
        <w:t>Virginia Modeling, Analysis, and Simulation Center, Old Dominion University, Suffolk,</w:t>
      </w:r>
      <w:r w:rsidR="00962A0B" w:rsidRPr="00E37388">
        <w:rPr>
          <w:sz w:val="20"/>
          <w:szCs w:val="20"/>
        </w:rPr>
        <w:t xml:space="preserve"> Virginia, United States</w:t>
      </w:r>
    </w:p>
    <w:p w14:paraId="25E801F0" w14:textId="4A3A2A80" w:rsidR="006C79D8" w:rsidRPr="00E37388" w:rsidRDefault="00962A0B" w:rsidP="00D53502">
      <w:pPr>
        <w:rPr>
          <w:sz w:val="20"/>
          <w:szCs w:val="20"/>
        </w:rPr>
      </w:pPr>
      <w:r w:rsidRPr="00E37388">
        <w:rPr>
          <w:sz w:val="20"/>
          <w:szCs w:val="20"/>
        </w:rPr>
        <w:t>of America</w:t>
      </w:r>
    </w:p>
    <w:p w14:paraId="519CF866" w14:textId="780FDF4B" w:rsidR="00AB3627" w:rsidRPr="00E37388" w:rsidRDefault="00AB3627" w:rsidP="00D53502">
      <w:pPr>
        <w:rPr>
          <w:sz w:val="20"/>
          <w:szCs w:val="20"/>
        </w:rPr>
      </w:pPr>
      <w:r w:rsidRPr="00E37388">
        <w:rPr>
          <w:sz w:val="20"/>
          <w:szCs w:val="20"/>
          <w:vertAlign w:val="superscript"/>
        </w:rPr>
        <w:t xml:space="preserve">2 </w:t>
      </w:r>
      <w:r w:rsidRPr="00E37388">
        <w:rPr>
          <w:sz w:val="20"/>
          <w:szCs w:val="20"/>
        </w:rPr>
        <w:t>Department of Industrial Engineering, Universidad del Norte, Barranquilla, Colombia</w:t>
      </w:r>
    </w:p>
    <w:p w14:paraId="1250466F" w14:textId="77777777" w:rsidR="003A2C70" w:rsidRPr="00E37388" w:rsidRDefault="003A2C70" w:rsidP="00D53502">
      <w:pPr>
        <w:rPr>
          <w:sz w:val="20"/>
          <w:szCs w:val="20"/>
        </w:rPr>
      </w:pPr>
      <w:r w:rsidRPr="00E37388">
        <w:rPr>
          <w:sz w:val="20"/>
          <w:szCs w:val="20"/>
          <w:vertAlign w:val="superscript"/>
        </w:rPr>
        <w:t>*</w:t>
      </w:r>
      <w:r w:rsidRPr="00E37388">
        <w:rPr>
          <w:sz w:val="20"/>
          <w:szCs w:val="20"/>
        </w:rPr>
        <w:t xml:space="preserve"> Corresponding author</w:t>
      </w:r>
    </w:p>
    <w:p w14:paraId="2CAAD410" w14:textId="521627E6" w:rsidR="003A2C70" w:rsidRPr="00E37388" w:rsidRDefault="003A2C70" w:rsidP="00D53502">
      <w:pPr>
        <w:rPr>
          <w:sz w:val="20"/>
          <w:szCs w:val="20"/>
        </w:rPr>
      </w:pPr>
      <w:r w:rsidRPr="00E37388">
        <w:rPr>
          <w:sz w:val="20"/>
          <w:szCs w:val="20"/>
        </w:rPr>
        <w:t xml:space="preserve">Email: </w:t>
      </w:r>
      <w:r w:rsidR="0042495F" w:rsidRPr="00E37388">
        <w:rPr>
          <w:sz w:val="20"/>
          <w:szCs w:val="20"/>
        </w:rPr>
        <w:t>jmart130@odu.edu</w:t>
      </w:r>
    </w:p>
    <w:p w14:paraId="30962515" w14:textId="216076F6" w:rsidR="003519D8" w:rsidRDefault="003A2C70" w:rsidP="00D53502">
      <w:pPr>
        <w:rPr>
          <w:sz w:val="20"/>
          <w:szCs w:val="20"/>
        </w:rPr>
      </w:pPr>
      <w:r w:rsidRPr="00E37388">
        <w:rPr>
          <w:sz w:val="20"/>
          <w:szCs w:val="20"/>
          <w:vertAlign w:val="superscript"/>
        </w:rPr>
        <w:t>¶</w:t>
      </w:r>
      <w:r w:rsidRPr="00E37388">
        <w:rPr>
          <w:sz w:val="20"/>
          <w:szCs w:val="20"/>
        </w:rPr>
        <w:t xml:space="preserve"> These authors contributed equally to this work.</w:t>
      </w:r>
    </w:p>
    <w:p w14:paraId="2895E6DB" w14:textId="77777777" w:rsidR="00E37388" w:rsidRPr="00E37388" w:rsidRDefault="00E37388" w:rsidP="00E474FF">
      <w:pPr>
        <w:rPr>
          <w:sz w:val="20"/>
          <w:szCs w:val="20"/>
        </w:rPr>
      </w:pPr>
    </w:p>
    <w:p w14:paraId="31AE98C9" w14:textId="77777777" w:rsidR="00243B79" w:rsidRDefault="00243B79" w:rsidP="00E474FF">
      <w:pPr>
        <w:pStyle w:val="Heading10"/>
      </w:pPr>
      <w:r w:rsidRPr="00E474FF">
        <w:t>Introduction</w:t>
      </w:r>
    </w:p>
    <w:p w14:paraId="18E333AE" w14:textId="0581F79C" w:rsidR="006F3FB0" w:rsidRPr="00E474FF" w:rsidRDefault="00D34956" w:rsidP="00E474FF">
      <w:r w:rsidRPr="00E474FF">
        <w:t>Migration is a common situation that</w:t>
      </w:r>
      <w:r w:rsidR="005C2F7D" w:rsidRPr="00E474FF">
        <w:t xml:space="preserve"> </w:t>
      </w:r>
      <w:r w:rsidR="000B0C41" w:rsidRPr="00E474FF">
        <w:t xml:space="preserve">several countries </w:t>
      </w:r>
      <w:proofErr w:type="gramStart"/>
      <w:r w:rsidR="000B0C41" w:rsidRPr="00E474FF">
        <w:t>face</w:t>
      </w:r>
      <w:proofErr w:type="gramEnd"/>
    </w:p>
    <w:p w14:paraId="173AF4D0" w14:textId="281CC7E1" w:rsidR="003A3F7B" w:rsidRDefault="003A3F7B" w:rsidP="00E474FF">
      <w:r>
        <w:t>When these situations happen, the people’s opinions change and play an important role. Additionally, Xenophobia increases</w:t>
      </w:r>
    </w:p>
    <w:p w14:paraId="37748C78" w14:textId="2D086499" w:rsidR="00B41483" w:rsidRDefault="00B41483" w:rsidP="00E474FF">
      <w:r>
        <w:t>The Venezuelan migration is a  phenomenon that has roots before 2015 but since that time the number of migrants increased dramatically.</w:t>
      </w:r>
    </w:p>
    <w:p w14:paraId="7F02A1F5" w14:textId="73E55235" w:rsidR="00B41483" w:rsidRDefault="00B41483" w:rsidP="00E474FF">
      <w:r>
        <w:t>Colombia is the country with the most Venezuelan migrants received. (ATTACH chart)</w:t>
      </w:r>
    </w:p>
    <w:p w14:paraId="04AA90C6" w14:textId="0CD20954" w:rsidR="00B41483" w:rsidRDefault="00130D45" w:rsidP="00E474FF">
      <w:r>
        <w:t>Other studies have studied the perception of locals about Venezuelan migration and migrants [ADD STUDIES]</w:t>
      </w:r>
    </w:p>
    <w:p w14:paraId="104D0F57" w14:textId="3D9CB00C" w:rsidR="00130D45" w:rsidRDefault="00130D45" w:rsidP="00E474FF">
      <w:r>
        <w:t xml:space="preserve">However, LIMITATIONS OF OTHER STUDIES </w:t>
      </w:r>
    </w:p>
    <w:p w14:paraId="48F64195" w14:textId="7A0F5021" w:rsidR="00AD6EF4" w:rsidRDefault="00AD6EF4" w:rsidP="00E474FF">
      <w:pPr>
        <w:pStyle w:val="ListParagraph"/>
        <w:numPr>
          <w:ilvl w:val="0"/>
          <w:numId w:val="2"/>
        </w:numPr>
      </w:pPr>
      <w:r>
        <w:t xml:space="preserve">Sample size is </w:t>
      </w:r>
      <w:proofErr w:type="gramStart"/>
      <w:r>
        <w:t>small</w:t>
      </w:r>
      <w:proofErr w:type="gramEnd"/>
    </w:p>
    <w:p w14:paraId="78D02DD7" w14:textId="72947786" w:rsidR="00AD6EF4" w:rsidRDefault="00AD6EF4" w:rsidP="00E474FF">
      <w:pPr>
        <w:pStyle w:val="ListParagraph"/>
        <w:numPr>
          <w:ilvl w:val="0"/>
          <w:numId w:val="2"/>
        </w:numPr>
      </w:pPr>
      <w:r>
        <w:t>Not in Spanish</w:t>
      </w:r>
    </w:p>
    <w:p w14:paraId="3B357BD0" w14:textId="4B91AEDE" w:rsidR="00AD6EF4" w:rsidRDefault="00AD6EF4" w:rsidP="00E474FF">
      <w:pPr>
        <w:pStyle w:val="ListParagraph"/>
        <w:numPr>
          <w:ilvl w:val="0"/>
          <w:numId w:val="2"/>
        </w:numPr>
      </w:pPr>
      <w:r>
        <w:t xml:space="preserve">Do not have a full </w:t>
      </w:r>
      <w:proofErr w:type="gramStart"/>
      <w:r>
        <w:t>picture</w:t>
      </w:r>
      <w:proofErr w:type="gramEnd"/>
    </w:p>
    <w:p w14:paraId="0A2BBA11" w14:textId="3A57CBFE" w:rsidR="00AD6EF4" w:rsidRDefault="000626CA" w:rsidP="00E474FF">
      <w:pPr>
        <w:pStyle w:val="ListParagraph"/>
        <w:numPr>
          <w:ilvl w:val="0"/>
          <w:numId w:val="2"/>
        </w:numPr>
      </w:pPr>
      <w:r>
        <w:t xml:space="preserve">Not that many tweets with geolocation </w:t>
      </w:r>
      <w:proofErr w:type="gramStart"/>
      <w:r>
        <w:t>activated</w:t>
      </w:r>
      <w:proofErr w:type="gramEnd"/>
    </w:p>
    <w:p w14:paraId="66B29814" w14:textId="42B34BE3" w:rsidR="003A3F7B" w:rsidRDefault="00AD6EF4" w:rsidP="00E474FF">
      <w:r>
        <w:t xml:space="preserve">That is why in this paper we propose a multidimensional analysis to study </w:t>
      </w:r>
      <w:proofErr w:type="gramStart"/>
      <w:r>
        <w:t>this phenomena</w:t>
      </w:r>
      <w:proofErr w:type="gramEnd"/>
      <w:r>
        <w:t xml:space="preserve"> under different lenses.</w:t>
      </w:r>
    </w:p>
    <w:p w14:paraId="1EE03D4E" w14:textId="20D03A03" w:rsidR="000626CA" w:rsidRDefault="000626CA" w:rsidP="000626CA">
      <w:pPr>
        <w:pStyle w:val="ListParagraph"/>
        <w:numPr>
          <w:ilvl w:val="0"/>
          <w:numId w:val="2"/>
        </w:numPr>
      </w:pPr>
      <w:r>
        <w:t xml:space="preserve">Sample size </w:t>
      </w:r>
      <w:r w:rsidR="00A36A6B">
        <w:t xml:space="preserve">is </w:t>
      </w:r>
      <w:r>
        <w:t>bigger</w:t>
      </w:r>
      <w:r w:rsidR="00A36A6B">
        <w:t>.</w:t>
      </w:r>
    </w:p>
    <w:p w14:paraId="46699B3C" w14:textId="7A588B56" w:rsidR="000626CA" w:rsidRDefault="000626CA" w:rsidP="000626CA">
      <w:pPr>
        <w:pStyle w:val="ListParagraph"/>
        <w:numPr>
          <w:ilvl w:val="0"/>
          <w:numId w:val="2"/>
        </w:numPr>
      </w:pPr>
      <w:r>
        <w:t xml:space="preserve">Tweets in Spanish, and </w:t>
      </w:r>
      <w:r w:rsidR="005404E0">
        <w:t xml:space="preserve">we trained the Spanish versions of the </w:t>
      </w:r>
      <w:proofErr w:type="gramStart"/>
      <w:r w:rsidR="005404E0">
        <w:t>model</w:t>
      </w:r>
      <w:proofErr w:type="gramEnd"/>
    </w:p>
    <w:p w14:paraId="37CF6C0F" w14:textId="6AAF8B60" w:rsidR="005404E0" w:rsidRDefault="005404E0" w:rsidP="000626CA">
      <w:pPr>
        <w:pStyle w:val="ListParagraph"/>
        <w:numPr>
          <w:ilvl w:val="0"/>
          <w:numId w:val="2"/>
        </w:numPr>
      </w:pPr>
      <w:r>
        <w:t xml:space="preserve">Different dimensions give </w:t>
      </w:r>
      <w:r w:rsidR="00A36A6B">
        <w:t>a</w:t>
      </w:r>
      <w:r>
        <w:t xml:space="preserve"> unique perspective that compared with each other provides a better </w:t>
      </w:r>
      <w:proofErr w:type="gramStart"/>
      <w:r>
        <w:t>perspective</w:t>
      </w:r>
      <w:proofErr w:type="gramEnd"/>
    </w:p>
    <w:p w14:paraId="43029F0A" w14:textId="22982DC0" w:rsidR="005404E0" w:rsidRDefault="007B7EA9" w:rsidP="000626CA">
      <w:pPr>
        <w:pStyle w:val="ListParagraph"/>
        <w:numPr>
          <w:ilvl w:val="0"/>
          <w:numId w:val="2"/>
        </w:numPr>
      </w:pPr>
      <w:r>
        <w:t xml:space="preserve">Using the </w:t>
      </w:r>
      <w:r w:rsidR="00A36A6B">
        <w:t>model,</w:t>
      </w:r>
      <w:r>
        <w:t xml:space="preserve"> we could run analysis on tweets without geolocation activated. </w:t>
      </w:r>
    </w:p>
    <w:p w14:paraId="1337E6B6" w14:textId="77777777" w:rsidR="005B4153" w:rsidRDefault="005B4153" w:rsidP="005B4153"/>
    <w:p w14:paraId="6265C2A7" w14:textId="77777777" w:rsidR="000F520E" w:rsidRDefault="000F520E" w:rsidP="000F520E">
      <w:r>
        <w:t xml:space="preserve">Words or colloquialisms describing groups of people are not generally created by them but can often be reclaimed later as a method of empowerment. When a group is rendered physically or socially powerless—as in the case of Venezuelan migrants forced to leave their home country—the dominant culture describes the people and their predicament </w:t>
      </w:r>
      <w:r w:rsidRPr="5D836BE7">
        <w:rPr>
          <w:color w:val="000000" w:themeColor="text1"/>
        </w:rPr>
        <w:t>in words and phrases that capture out-group stereotypes</w:t>
      </w:r>
      <w:r>
        <w:t xml:space="preserve">. One scholar explains of the destructive nature of cultural expressions, “As a medium of communication, language expresses hidden notions of power, although, at a superficial level, the ideas and meanings contained in ordinary words are often assumed to be universally accepted by those who speak the language” </w:t>
      </w:r>
      <w:r>
        <w:rPr>
          <w:color w:val="2B579A"/>
          <w:shd w:val="clear" w:color="auto" w:fill="E6E6E6"/>
        </w:rPr>
        <w:fldChar w:fldCharType="begin"/>
      </w:r>
      <w:r>
        <w:instrText xml:space="preserve"> ADDIN EN.CITE &lt;EndNote&gt;&lt;Cite&gt;&lt;Author&gt;Wanitzek&lt;/Author&gt;&lt;Year&gt;2002&lt;/Year&gt;&lt;RecNum&gt;41&lt;/RecNum&gt;&lt;DisplayText&gt;[1]&lt;/DisplayText&gt;&lt;record&gt;&lt;rec-number&gt;41&lt;/rec-number&gt;&lt;foreign-keys&gt;&lt;key app="EN" db-id="pfvrwzf9o9fd5bepwfvpardwp2tz9dswadw2" timestamp="1679957871" guid="94b7163a-645b-425c-9fcf-95aabef3a605"&gt;41&lt;/key&gt;&lt;/foreign-keys&gt;&lt;ref-type name="Journal Article"&gt;17&lt;/ref-type&gt;&lt;contributors&gt;&lt;authors&gt;&lt;author&gt;Wanitzek, Ulrike&lt;/author&gt;&lt;/authors&gt;&lt;/contributors&gt;&lt;titles&gt;&lt;title&gt;The Power of Language in the Discourse on Women&amp;apos;s Rights: Some Examples from Tanzania&lt;/title&gt;&lt;secondary-title&gt;Africa Today&lt;/secondary-title&gt;&lt;/titles&gt;&lt;periodical&gt;&lt;full-title&gt;Africa Today&lt;/full-title&gt;&lt;/periodical&gt;&lt;pages&gt;19 - 3&lt;/pages&gt;&lt;volume&gt;49&lt;/volume&gt;&lt;dates&gt;&lt;year&gt;2002&lt;/year&gt;&lt;/dates&gt;&lt;urls&gt;&lt;/urls&gt;&lt;/record&gt;&lt;/Cite&gt;&lt;/EndNote&gt;</w:instrText>
      </w:r>
      <w:r>
        <w:rPr>
          <w:color w:val="2B579A"/>
          <w:shd w:val="clear" w:color="auto" w:fill="E6E6E6"/>
        </w:rPr>
        <w:fldChar w:fldCharType="separate"/>
      </w:r>
      <w:r w:rsidRPr="5D836BE7">
        <w:rPr>
          <w:noProof/>
        </w:rPr>
        <w:t>[1]</w:t>
      </w:r>
      <w:r>
        <w:rPr>
          <w:color w:val="2B579A"/>
          <w:shd w:val="clear" w:color="auto" w:fill="E6E6E6"/>
        </w:rPr>
        <w:fldChar w:fldCharType="end"/>
      </w:r>
      <w:r>
        <w:t xml:space="preserve">. In this paper, we explore how historically normalized words for Venezuelan migrants in Colombia, namely </w:t>
      </w:r>
      <w:r w:rsidRPr="5D836BE7">
        <w:rPr>
          <w:i/>
          <w:iCs/>
        </w:rPr>
        <w:t>veneco</w:t>
      </w:r>
      <w:r>
        <w:t xml:space="preserve"> and </w:t>
      </w:r>
      <w:r w:rsidRPr="5D836BE7">
        <w:rPr>
          <w:i/>
          <w:iCs/>
        </w:rPr>
        <w:t>veneca,</w:t>
      </w:r>
      <w:r>
        <w:t xml:space="preserve"> have transformed through social media to become markers of hate speech and xenophobic rhetoric on Twitter. </w:t>
      </w:r>
    </w:p>
    <w:p w14:paraId="1112105E" w14:textId="74E970FC" w:rsidR="005B4153" w:rsidRDefault="000F520E" w:rsidP="000F520E">
      <w:r>
        <w:t>We focus in this study on those two pejorative terms in reference to Venezuelan migrants in Colombia to try to understand the sentiment and patterns of usage over time in terms of frequency and tone.</w:t>
      </w:r>
    </w:p>
    <w:p w14:paraId="641EF855" w14:textId="1BA12EAB" w:rsidR="002B0BDD" w:rsidRDefault="002B0BDD" w:rsidP="002B0BDD">
      <w:pPr>
        <w:pStyle w:val="Heading10"/>
      </w:pPr>
      <w:r>
        <w:t>Background and Literature</w:t>
      </w:r>
    </w:p>
    <w:p w14:paraId="600B45A1" w14:textId="77777777" w:rsidR="007B1C2B" w:rsidRDefault="007B1C2B" w:rsidP="007B1C2B">
      <w:r>
        <w:t xml:space="preserve">Since the 1970s, Venezuela has been a safe haven for Colombians fleeing widespread civil conflict in hopes of work opportunities and a better life </w:t>
      </w:r>
      <w:r>
        <w:rPr>
          <w:color w:val="2B579A"/>
          <w:shd w:val="clear" w:color="auto" w:fill="E6E6E6"/>
        </w:rPr>
        <w:fldChar w:fldCharType="begin"/>
      </w:r>
      <w:r>
        <w:instrText xml:space="preserve"> ADDIN EN.CITE &lt;EndNote&gt;&lt;Cite&gt;&lt;Author&gt;Bank&lt;/Author&gt;&lt;Year&gt;2021&lt;/Year&gt;&lt;RecNum&gt;33&lt;/RecNum&gt;&lt;DisplayText&gt;[2]&lt;/DisplayText&gt;&lt;record&gt;&lt;rec-number&gt;33&lt;/rec-number&gt;&lt;foreign-keys&gt;&lt;key app="EN" db-id="pfvrwzf9o9fd5bepwfvpardwp2tz9dswadw2" timestamp="1679957011" guid="a4471179-62d3-483f-b419-1421c8cd485f"&gt;33&lt;/key&gt;&lt;/foreign-keys&gt;&lt;ref-type name="Newspaper Article"&gt;23&lt;/ref-type&gt;&lt;contributors&gt;&lt;authors&gt;&lt;author&gt;The World Bank&lt;/author&gt;&lt;/authors&gt;&lt;/contributors&gt;&lt;titles&gt;&lt;title&gt;Supporting Colombian Host Communities and Venezuelan Migrants During the COVID-19 Pandemic&lt;/title&gt;&lt;secondary-title&gt;The World Band-Results Brief&lt;/secondary-title&gt;&lt;/titles&gt;&lt;dates&gt;&lt;year&gt;2021&lt;/year&gt;&lt;pub-dates&gt;&lt;date&gt;October 31&lt;/date&gt;&lt;/pub-dates&gt;&lt;/dates&gt;&lt;urls&gt;&lt;related-urls&gt;&lt;url&gt;https://www.worldbank.org/en/results/2021/10/31/supporting-colombian-host-communities-and-venezuelan-migrants-during-the-covid-19-pandemic&lt;/url&gt;&lt;/related-urls&gt;&lt;/urls&gt;&lt;/record&gt;&lt;/Cite&gt;&lt;/EndNote&gt;</w:instrText>
      </w:r>
      <w:r>
        <w:rPr>
          <w:color w:val="2B579A"/>
          <w:shd w:val="clear" w:color="auto" w:fill="E6E6E6"/>
        </w:rPr>
        <w:fldChar w:fldCharType="separate"/>
      </w:r>
      <w:r>
        <w:rPr>
          <w:noProof/>
        </w:rPr>
        <w:t>[2]</w:t>
      </w:r>
      <w:r>
        <w:rPr>
          <w:color w:val="2B579A"/>
          <w:shd w:val="clear" w:color="auto" w:fill="E6E6E6"/>
        </w:rPr>
        <w:fldChar w:fldCharType="end"/>
      </w:r>
      <w:r>
        <w:t xml:space="preserve">. This amicable relationship and relatively porous border allowed Colombians to traverse between border towns with little immigration enforcement. During the 1970s when Venezuelans hosted millions of Colombians, the words </w:t>
      </w:r>
      <w:r w:rsidRPr="002D63DF">
        <w:rPr>
          <w:i/>
          <w:iCs/>
        </w:rPr>
        <w:t>veneco</w:t>
      </w:r>
      <w:r>
        <w:t xml:space="preserve"> (masculine) and </w:t>
      </w:r>
      <w:r w:rsidRPr="002D63DF">
        <w:rPr>
          <w:i/>
          <w:iCs/>
        </w:rPr>
        <w:t>veneca</w:t>
      </w:r>
      <w:r>
        <w:t xml:space="preserve"> (feminine) “weren’t always taken as an offense by Venezuelans.” Sergio Chacón, Master in Linguistics and Spanish, explains that this word arose from a kind of </w:t>
      </w:r>
      <w:r>
        <w:lastRenderedPageBreak/>
        <w:t xml:space="preserve">cultural and linguistic syncretism born within the border between both countries” </w:t>
      </w:r>
      <w:r>
        <w:rPr>
          <w:color w:val="2B579A"/>
          <w:shd w:val="clear" w:color="auto" w:fill="E6E6E6"/>
        </w:rPr>
        <w:fldChar w:fldCharType="begin"/>
      </w:r>
      <w:r>
        <w:instrText xml:space="preserve"> ADDIN EN.CITE &lt;EndNote&gt;&lt;Cite&gt;&lt;Author&gt;Project&lt;/Author&gt;&lt;Year&gt;2021&lt;/Year&gt;&lt;RecNum&gt;38&lt;/RecNum&gt;&lt;DisplayText&gt;[3]&lt;/DisplayText&gt;&lt;record&gt;&lt;rec-number&gt;38&lt;/rec-number&gt;&lt;foreign-keys&gt;&lt;key app="EN" db-id="pfvrwzf9o9fd5bepwfvpardwp2tz9dswadw2" timestamp="1679957616" guid="18960777-b432-41ee-ad05-0ca61e19b8f9"&gt;38&lt;/key&gt;&lt;/foreign-keys&gt;&lt;ref-type name="Newspaper Article"&gt;23&lt;/ref-type&gt;&lt;contributors&gt;&lt;authors&gt;&lt;author&gt;Venezuela Migration Project&lt;/author&gt;&lt;/authors&gt;&lt;/contributors&gt;&lt;titles&gt;&lt;title&gt;Is &amp;apos;Veneco&amp;apos; an insult or is it an inclusive word?&lt;/title&gt;&lt;secondary-title&gt;Veneuzuela Migration Project-Education&lt;/secondary-title&gt;&lt;/titles&gt;&lt;dates&gt;&lt;year&gt;2021&lt;/year&gt;&lt;pub-dates&gt;&lt;date&gt;January 18&lt;/date&gt;&lt;/pub-dates&gt;&lt;/dates&gt;&lt;urls&gt;&lt;related-urls&gt;&lt;url&gt;https://migravenezuela.com/web/articulo/por-que-hay-que-dejar-de-llamar-venecos-a-los-venezolanos/2411&lt;/url&gt;&lt;/related-urls&gt;&lt;/urls&gt;&lt;/record&gt;&lt;/Cite&gt;&lt;/EndNote&gt;</w:instrText>
      </w:r>
      <w:r>
        <w:rPr>
          <w:color w:val="2B579A"/>
          <w:shd w:val="clear" w:color="auto" w:fill="E6E6E6"/>
        </w:rPr>
        <w:fldChar w:fldCharType="separate"/>
      </w:r>
      <w:r>
        <w:rPr>
          <w:noProof/>
        </w:rPr>
        <w:t>[3]</w:t>
      </w:r>
      <w:r>
        <w:rPr>
          <w:color w:val="2B579A"/>
          <w:shd w:val="clear" w:color="auto" w:fill="E6E6E6"/>
        </w:rPr>
        <w:fldChar w:fldCharType="end"/>
      </w:r>
      <w:r>
        <w:t>. The term, in its inception described Colombians that lived in Venezuela and developed a new accent, whereas now, it is a descriptor for Venezuelans migrating to Colombia [3].</w:t>
      </w:r>
    </w:p>
    <w:p w14:paraId="2B7B190B" w14:textId="11EA56F2" w:rsidR="007B1C2B" w:rsidRDefault="007B1C2B" w:rsidP="007B1C2B">
      <w:r>
        <w:t>Mid-2015 marked a reversal in migrant patterns. Venezuelans, and Colombians who had been in Venezuela for decades, began migrating to Colombia. “</w:t>
      </w:r>
      <w:r w:rsidRPr="008F0970">
        <w:t>An estimated 4.5 million Venezuelans have fled their nation’s economic and humanitarian catastrophe in recent years, according to the U.N. About half of those are now residing in just two countries: Colombia and Peru</w:t>
      </w:r>
      <w:r>
        <w:t xml:space="preserve">”[4]. Corruption and a failed economy, often scapegoated as a botched socialism experiment, have led to an economic and political collapse that thrust Venezuelan citizens into the middle of a humanitarian crisis with little access to basic necessities to sustain life </w:t>
      </w:r>
      <w:r>
        <w:rPr>
          <w:color w:val="2B579A"/>
          <w:shd w:val="clear" w:color="auto" w:fill="E6E6E6"/>
        </w:rPr>
        <w:fldChar w:fldCharType="begin"/>
      </w:r>
      <w:r>
        <w:instrText xml:space="preserve"> ADDIN EN.CITE &lt;EndNote&gt;&lt;Cite&gt;&lt;Author&gt;Press&lt;/Author&gt;&lt;Year&gt;2019&lt;/Year&gt;&lt;RecNum&gt;25&lt;/RecNum&gt;&lt;DisplayText&gt;[4]&lt;/DisplayText&gt;&lt;record&gt;&lt;rec-number&gt;25&lt;/rec-number&gt;&lt;foreign-keys&gt;&lt;key app="EN" db-id="pfvrwzf9o9fd5bepwfvpardwp2tz9dswadw2" timestamp="1679587869" guid="0e896c62-531d-4f54-bbd0-a719baccd161"&gt;25&lt;/key&gt;&lt;/foreign-keys&gt;&lt;ref-type name="Newspaper Article"&gt;23&lt;/ref-type&gt;&lt;contributors&gt;&lt;authors&gt;&lt;author&gt;Associated Press&lt;/author&gt;&lt;/authors&gt;&lt;secondary-authors&gt;&lt;author&gt;VOA&lt;/author&gt;&lt;/secondary-authors&gt;&lt;/contributors&gt;&lt;titles&gt;&lt;title&gt;Mounting Venezuela Exodus Sparks Fears of Rising Xenophobia&lt;/title&gt;&lt;/titles&gt;&lt;number&gt;October 17&lt;/number&gt;&lt;dates&gt;&lt;year&gt;2019&lt;/year&gt;&lt;/dates&gt;&lt;urls&gt;&lt;related-urls&gt;&lt;url&gt;https://www.voanews.com/a/americas_mounting-venezuela-exodus-sparks-fears-rising-xenophobia/6177730.html&lt;/url&gt;&lt;/related-urls&gt;&lt;/urls&gt;&lt;/record&gt;&lt;/Cite&gt;&lt;/EndNote&gt;</w:instrText>
      </w:r>
      <w:r>
        <w:rPr>
          <w:color w:val="2B579A"/>
          <w:shd w:val="clear" w:color="auto" w:fill="E6E6E6"/>
        </w:rPr>
        <w:fldChar w:fldCharType="separate"/>
      </w:r>
      <w:r>
        <w:rPr>
          <w:noProof/>
        </w:rPr>
        <w:t>[4]</w:t>
      </w:r>
      <w:r>
        <w:rPr>
          <w:color w:val="2B579A"/>
          <w:shd w:val="clear" w:color="auto" w:fill="E6E6E6"/>
        </w:rPr>
        <w:fldChar w:fldCharType="end"/>
      </w:r>
      <w:r>
        <w:t>. This has led to a major outflow of Venezuelans migrating into neighboring countries like Colombia (see</w:t>
      </w:r>
      <w:r w:rsidR="00C16FBD">
        <w:t xml:space="preserve"> </w:t>
      </w:r>
      <w:r w:rsidR="00C16FBD">
        <w:rPr>
          <w:color w:val="2B579A"/>
          <w:highlight w:val="red"/>
          <w:shd w:val="clear" w:color="auto" w:fill="E6E6E6"/>
        </w:rPr>
        <w:fldChar w:fldCharType="begin"/>
      </w:r>
      <w:r w:rsidR="00C16FBD">
        <w:instrText xml:space="preserve"> REF _Ref167189939 \h </w:instrText>
      </w:r>
      <w:r w:rsidR="00C16FBD">
        <w:rPr>
          <w:color w:val="2B579A"/>
          <w:highlight w:val="red"/>
          <w:shd w:val="clear" w:color="auto" w:fill="E6E6E6"/>
        </w:rPr>
      </w:r>
      <w:r w:rsidR="00C16FBD">
        <w:rPr>
          <w:color w:val="2B579A"/>
          <w:highlight w:val="red"/>
          <w:shd w:val="clear" w:color="auto" w:fill="E6E6E6"/>
        </w:rPr>
        <w:fldChar w:fldCharType="separate"/>
      </w:r>
      <w:r w:rsidR="00C16FBD">
        <w:t xml:space="preserve">Figure </w:t>
      </w:r>
      <w:r w:rsidR="00C16FBD">
        <w:rPr>
          <w:noProof/>
        </w:rPr>
        <w:t>1</w:t>
      </w:r>
      <w:r w:rsidR="00C16FBD">
        <w:rPr>
          <w:color w:val="2B579A"/>
          <w:highlight w:val="red"/>
          <w:shd w:val="clear" w:color="auto" w:fill="E6E6E6"/>
        </w:rPr>
        <w:fldChar w:fldCharType="end"/>
      </w:r>
      <w:r>
        <w:t xml:space="preserve">). </w:t>
      </w:r>
    </w:p>
    <w:p w14:paraId="2C7C7AFD" w14:textId="77777777" w:rsidR="007B1C2B" w:rsidRDefault="007B1C2B" w:rsidP="007B1C2B"/>
    <w:p w14:paraId="02EA3EED" w14:textId="77777777" w:rsidR="00C16FBD" w:rsidRDefault="007B1C2B" w:rsidP="00C16FBD">
      <w:pPr>
        <w:keepNext/>
        <w:jc w:val="center"/>
      </w:pPr>
      <w:r>
        <w:rPr>
          <w:noProof/>
          <w:color w:val="2B579A"/>
          <w:shd w:val="clear" w:color="auto" w:fill="E6E6E6"/>
        </w:rPr>
        <w:drawing>
          <wp:inline distT="0" distB="0" distL="0" distR="0" wp14:anchorId="77A2BC66" wp14:editId="39227BDB">
            <wp:extent cx="2800042" cy="1723546"/>
            <wp:effectExtent l="0" t="0" r="635" b="0"/>
            <wp:docPr id="293163892" name="Picture 29316389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rt, line chart&#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8951"/>
                    <a:stretch/>
                  </pic:blipFill>
                  <pic:spPr bwMode="auto">
                    <a:xfrm>
                      <a:off x="0" y="0"/>
                      <a:ext cx="2800042" cy="1723546"/>
                    </a:xfrm>
                    <a:prstGeom prst="rect">
                      <a:avLst/>
                    </a:prstGeom>
                    <a:noFill/>
                    <a:ln>
                      <a:noFill/>
                    </a:ln>
                    <a:extLst>
                      <a:ext uri="{53640926-AAD7-44D8-BBD7-CCE9431645EC}">
                        <a14:shadowObscured xmlns:a14="http://schemas.microsoft.com/office/drawing/2010/main"/>
                      </a:ext>
                    </a:extLst>
                  </pic:spPr>
                </pic:pic>
              </a:graphicData>
            </a:graphic>
          </wp:inline>
        </w:drawing>
      </w:r>
    </w:p>
    <w:p w14:paraId="3E86F408" w14:textId="7CE410DF" w:rsidR="007B1C2B" w:rsidRDefault="00C16FBD" w:rsidP="00C16FBD">
      <w:pPr>
        <w:pStyle w:val="Caption"/>
      </w:pPr>
      <w:bookmarkStart w:id="0" w:name="_Ref167189939"/>
      <w:r>
        <w:t xml:space="preserve">Figure </w:t>
      </w:r>
      <w:r>
        <w:fldChar w:fldCharType="begin"/>
      </w:r>
      <w:r>
        <w:instrText xml:space="preserve"> SEQ Figure \* ARABIC </w:instrText>
      </w:r>
      <w:r>
        <w:fldChar w:fldCharType="separate"/>
      </w:r>
      <w:r>
        <w:rPr>
          <w:noProof/>
        </w:rPr>
        <w:t>1</w:t>
      </w:r>
      <w:r>
        <w:fldChar w:fldCharType="end"/>
      </w:r>
      <w:bookmarkEnd w:id="0"/>
      <w:r>
        <w:t xml:space="preserve">. </w:t>
      </w:r>
      <w:r w:rsidRPr="00AA2B2D">
        <w:t>Migration of Venezuelans Over the Past 20 Years</w:t>
      </w:r>
      <w:r>
        <w:t>.</w:t>
      </w:r>
    </w:p>
    <w:p w14:paraId="5A4CB29E" w14:textId="59517F6B" w:rsidR="007B1C2B" w:rsidRPr="00DC34D3" w:rsidRDefault="007B1C2B" w:rsidP="007B1C2B">
      <w:pPr>
        <w:pStyle w:val="Caption"/>
        <w:rPr>
          <w:b/>
          <w:bCs/>
        </w:rPr>
      </w:pPr>
      <w:r w:rsidRPr="00152150">
        <w:t>.</w:t>
      </w:r>
    </w:p>
    <w:p w14:paraId="4B6D3DD3" w14:textId="77777777" w:rsidR="007B1C2B" w:rsidRDefault="007B1C2B" w:rsidP="007B1C2B">
      <w:r>
        <w:t xml:space="preserve">While it can seem like an exaggeration to refer to slang, like </w:t>
      </w:r>
      <w:r w:rsidRPr="400A09C8">
        <w:rPr>
          <w:i/>
          <w:iCs/>
        </w:rPr>
        <w:t>veneco/a</w:t>
      </w:r>
      <w:r>
        <w:t xml:space="preserve">, as discriminatory xenophobic rhetoric, it is appropriately classified as hate speech by meeting the following markers: (1) it provokes hatred and violence to large populations; (2) uses social media as medium; (3) is used broadly to describe groups; and (4) often used in rhetoric </w:t>
      </w:r>
      <w:r>
        <w:rPr>
          <w:color w:val="2B579A"/>
          <w:shd w:val="clear" w:color="auto" w:fill="E6E6E6"/>
        </w:rPr>
        <w:fldChar w:fldCharType="begin"/>
      </w:r>
      <w:r>
        <w:instrText xml:space="preserve"> ADDIN EN.CITE &lt;EndNote&gt;&lt;Cite&gt;&lt;Author&gt;Cervone&lt;/Author&gt;&lt;Year&gt;2021&lt;/Year&gt;&lt;RecNum&gt;34&lt;/RecNum&gt;&lt;DisplayText&gt;[5]&lt;/DisplayText&gt;&lt;record&gt;&lt;rec-number&gt;34&lt;/rec-number&gt;&lt;foreign-keys&gt;&lt;key app="EN" db-id="pfvrwzf9o9fd5bepwfvpardwp2tz9dswadw2" timestamp="1679957195" guid="df9af506-5615-4126-94cc-f4261d460fa3"&gt;34&lt;/key&gt;&lt;/foreign-keys&gt;&lt;ref-type name="Journal Article"&gt;17&lt;/ref-type&gt;&lt;contributors&gt;&lt;authors&gt;&lt;author&gt;Cervone, Carmen&lt;/author&gt;&lt;author&gt;Augoustinos, Martha&lt;/author&gt;&lt;author&gt;Maass, Anne&lt;/author&gt;&lt;/authors&gt;&lt;/contributors&gt;&lt;titles&gt;&lt;title&gt;The Language of Derogation and Hate: Functions, Consequences, and Reappropriation&lt;/title&gt;&lt;secondary-title&gt;Journal of Language and Social Psychology&lt;/secondary-title&gt;&lt;/titles&gt;&lt;periodical&gt;&lt;full-title&gt;Journal of Language and Social Psychology&lt;/full-title&gt;&lt;/periodical&gt;&lt;pages&gt;80-101&lt;/pages&gt;&lt;volume&gt;40&lt;/volume&gt;&lt;number&gt;1&lt;/number&gt;&lt;keywords&gt;&lt;keyword&gt;derogatory language,hate speech,linguistic reappropriation,incivility,discrimination&lt;/keyword&gt;&lt;/keywords&gt;&lt;dates&gt;&lt;year&gt;2021&lt;/year&gt;&lt;/dates&gt;&lt;urls&gt;&lt;related-urls&gt;&lt;url&gt;https://journals.sagepub.com/doi/abs/10.1177/0261927X20967394&lt;/url&gt;&lt;/related-urls&gt;&lt;/urls&gt;&lt;electronic-resource-num&gt;10.1177/0261927x20967394&lt;/electronic-resource-num&gt;&lt;/record&gt;&lt;/Cite&gt;&lt;/EndNote&gt;</w:instrText>
      </w:r>
      <w:r>
        <w:rPr>
          <w:color w:val="2B579A"/>
          <w:shd w:val="clear" w:color="auto" w:fill="E6E6E6"/>
        </w:rPr>
        <w:fldChar w:fldCharType="separate"/>
      </w:r>
      <w:r w:rsidRPr="400A09C8">
        <w:rPr>
          <w:noProof/>
        </w:rPr>
        <w:t>[5]</w:t>
      </w:r>
      <w:r>
        <w:rPr>
          <w:color w:val="2B579A"/>
          <w:shd w:val="clear" w:color="auto" w:fill="E6E6E6"/>
        </w:rPr>
        <w:fldChar w:fldCharType="end"/>
      </w:r>
      <w:r>
        <w:t xml:space="preserve">. Scholars of linguistics, culture, and communication have started to take notice and </w:t>
      </w:r>
      <w:proofErr w:type="gramStart"/>
      <w:r>
        <w:t>offer an explanation for</w:t>
      </w:r>
      <w:proofErr w:type="gramEnd"/>
      <w:r>
        <w:t xml:space="preserve"> this shift. A sociologist at Universidad del Norte explains that when people are grouped with an adjective, even if it is a word derived from their nationality, it serves as a conduit of stigmatization and rejection. Now that there is a negative image about Venezuela, referring to Venezuelans even with a word like </w:t>
      </w:r>
      <w:r w:rsidRPr="400A09C8">
        <w:rPr>
          <w:i/>
          <w:iCs/>
        </w:rPr>
        <w:t>veneco</w:t>
      </w:r>
      <w:r>
        <w:t xml:space="preserve"> derived as a shortened term for their nationality, will reproduce a negative association </w:t>
      </w:r>
      <w:r>
        <w:rPr>
          <w:color w:val="2B579A"/>
          <w:shd w:val="clear" w:color="auto" w:fill="E6E6E6"/>
        </w:rPr>
        <w:fldChar w:fldCharType="begin"/>
      </w:r>
      <w:r>
        <w:instrText xml:space="preserve"> ADDIN EN.CITE &lt;EndNote&gt;&lt;Cite&gt;&lt;Author&gt;Project&lt;/Author&gt;&lt;Year&gt;2021&lt;/Year&gt;&lt;RecNum&gt;38&lt;/RecNum&gt;&lt;DisplayText&gt;[3]&lt;/DisplayText&gt;&lt;record&gt;&lt;rec-number&gt;38&lt;/rec-number&gt;&lt;foreign-keys&gt;&lt;key app="EN" db-id="pfvrwzf9o9fd5bepwfvpardwp2tz9dswadw2" timestamp="1679957616" guid="18960777-b432-41ee-ad05-0ca61e19b8f9"&gt;38&lt;/key&gt;&lt;/foreign-keys&gt;&lt;ref-type name="Newspaper Article"&gt;23&lt;/ref-type&gt;&lt;contributors&gt;&lt;authors&gt;&lt;author&gt;Venezuela Migration Project&lt;/author&gt;&lt;/authors&gt;&lt;/contributors&gt;&lt;titles&gt;&lt;title&gt;Is &amp;apos;Veneco&amp;apos; an insult or is it an inclusive word?&lt;/title&gt;&lt;secondary-title&gt;Veneuzuela Migration Project-Education&lt;/secondary-title&gt;&lt;/titles&gt;&lt;dates&gt;&lt;year&gt;2021&lt;/year&gt;&lt;pub-dates&gt;&lt;date&gt;January 18&lt;/date&gt;&lt;/pub-dates&gt;&lt;/dates&gt;&lt;urls&gt;&lt;related-urls&gt;&lt;url&gt;https://migravenezuela.com/web/articulo/por-que-hay-que-dejar-de-llamar-venecos-a-los-venezolanos/2411&lt;/url&gt;&lt;/related-urls&gt;&lt;/urls&gt;&lt;/record&gt;&lt;/Cite&gt;&lt;/EndNote&gt;</w:instrText>
      </w:r>
      <w:r>
        <w:rPr>
          <w:color w:val="2B579A"/>
          <w:shd w:val="clear" w:color="auto" w:fill="E6E6E6"/>
        </w:rPr>
        <w:fldChar w:fldCharType="separate"/>
      </w:r>
      <w:r w:rsidRPr="400A09C8">
        <w:rPr>
          <w:noProof/>
        </w:rPr>
        <w:t>[3]</w:t>
      </w:r>
      <w:r>
        <w:rPr>
          <w:color w:val="2B579A"/>
          <w:shd w:val="clear" w:color="auto" w:fill="E6E6E6"/>
        </w:rPr>
        <w:fldChar w:fldCharType="end"/>
      </w:r>
      <w:r>
        <w:t xml:space="preserve">. In this way, the word changes from a colloquialism without predetermined connotation to a pejorative.   </w:t>
      </w:r>
    </w:p>
    <w:p w14:paraId="38E9AD1B" w14:textId="77777777" w:rsidR="007B1C2B" w:rsidRDefault="007B1C2B" w:rsidP="007B1C2B">
      <w:r>
        <w:t xml:space="preserve">Analyzing this from a Critical Feminist lens, this ‘othering’ of Venezuelan migrants by Colombians serves to create a hierarchal power structure between two socio-cultural groups; othering by Colombians situates Venezuelan migrants as separate and below them in their societal order. This phenomenon of intergroup othering is not new or isolated to this particular case. Situating migrants as ‘invaders’ has been used to legitimize state-sanctioned violence in places like India, for decades where women who migrate from other regions are assumed to be involved in sex work, out of desperation for resources  </w:t>
      </w:r>
      <w:r>
        <w:rPr>
          <w:color w:val="2B579A"/>
          <w:shd w:val="clear" w:color="auto" w:fill="E6E6E6"/>
        </w:rPr>
        <w:fldChar w:fldCharType="begin"/>
      </w:r>
      <w:r>
        <w:instrText xml:space="preserve"> ADDIN EN.CITE &lt;EndNote&gt;&lt;Cite&gt;&lt;Author&gt;Bilewicz&lt;/Author&gt;&lt;Year&gt;2020&lt;/Year&gt;&lt;RecNum&gt;39&lt;/RecNum&gt;&lt;DisplayText&gt;[6]&lt;/DisplayText&gt;&lt;record&gt;&lt;rec-number&gt;39&lt;/rec-number&gt;&lt;foreign-keys&gt;&lt;key app="EN" db-id="pfvrwzf9o9fd5bepwfvpardwp2tz9dswadw2" timestamp="1679957664" guid="5150efd7-e050-4fd1-b8df-158c6ae1936c"&gt;39&lt;/key&gt;&lt;/foreign-keys&gt;&lt;ref-type name="Journal Article"&gt;17&lt;/ref-type&gt;&lt;contributors&gt;&lt;authors&gt;&lt;author&gt;Bilewicz, Michał&lt;/author&gt;&lt;author&gt;Soral, Wiktor&lt;/author&gt;&lt;/authors&gt;&lt;/contributors&gt;&lt;titles&gt;&lt;title&gt;Hate Speech Epidemic. The Dynamic Effects of Derogatory Language on Intergroup Relations and Political Radicalization&lt;/title&gt;&lt;secondary-title&gt;Political Psychology&lt;/secondary-title&gt;&lt;/titles&gt;&lt;periodical&gt;&lt;full-title&gt;Political Psychology&lt;/full-title&gt;&lt;/periodical&gt;&lt;volume&gt;41&lt;/volume&gt;&lt;dates&gt;&lt;year&gt;2020&lt;/year&gt;&lt;pub-dates&gt;&lt;date&gt;06/19&lt;/date&gt;&lt;/pub-dates&gt;&lt;/dates&gt;&lt;urls&gt;&lt;/urls&gt;&lt;electronic-resource-num&gt;10.1111/pops.12670&lt;/electronic-resource-num&gt;&lt;/record&gt;&lt;/Cite&gt;&lt;/EndNote&gt;</w:instrText>
      </w:r>
      <w:r>
        <w:rPr>
          <w:color w:val="2B579A"/>
          <w:shd w:val="clear" w:color="auto" w:fill="E6E6E6"/>
        </w:rPr>
        <w:fldChar w:fldCharType="separate"/>
      </w:r>
      <w:r>
        <w:rPr>
          <w:noProof/>
        </w:rPr>
        <w:t>[6]</w:t>
      </w:r>
      <w:r>
        <w:rPr>
          <w:color w:val="2B579A"/>
          <w:shd w:val="clear" w:color="auto" w:fill="E6E6E6"/>
        </w:rPr>
        <w:fldChar w:fldCharType="end"/>
      </w:r>
      <w:r>
        <w:t xml:space="preserve">. </w:t>
      </w:r>
      <w:proofErr w:type="spellStart"/>
      <w:r>
        <w:t>Joysheel</w:t>
      </w:r>
      <w:proofErr w:type="spellEnd"/>
      <w:r>
        <w:t xml:space="preserve"> Shrivastava </w:t>
      </w:r>
      <w:r>
        <w:rPr>
          <w:color w:val="2B579A"/>
          <w:shd w:val="clear" w:color="auto" w:fill="E6E6E6"/>
        </w:rPr>
        <w:fldChar w:fldCharType="begin"/>
      </w:r>
      <w:r>
        <w:instrText xml:space="preserve"> ADDIN EN.CITE &lt;EndNote&gt;&lt;Cite&gt;&lt;Author&gt;Shrivastava&lt;/Author&gt;&lt;Year&gt;2020&lt;/Year&gt;&lt;RecNum&gt;40&lt;/RecNum&gt;&lt;DisplayText&gt;[7]&lt;/DisplayText&gt;&lt;record&gt;&lt;rec-number&gt;40&lt;/rec-number&gt;&lt;foreign-keys&gt;&lt;key app="EN" db-id="pfvrwzf9o9fd5bepwfvpardwp2tz9dswadw2" timestamp="1679957802" guid="2a270931-0399-4d8f-b5b9-a606ecf71487"&gt;40&lt;/key&gt;&lt;/foreign-keys&gt;&lt;ref-type name="Newspaper Article"&gt;23&lt;/ref-type&gt;&lt;contributors&gt;&lt;authors&gt;&lt;author&gt;Shrivastava, J.&lt;/author&gt;&lt;/authors&gt;&lt;/contributors&gt;&lt;titles&gt;&lt;title&gt;The Violence Of Language: A Feminist Take On The ‘Culture’ Of Abuses&lt;/title&gt;&lt;secondary-title&gt;Feminism In India&lt;/secondary-title&gt;&lt;/titles&gt;&lt;dates&gt;&lt;year&gt;2020&lt;/year&gt;&lt;pub-dates&gt;&lt;date&gt;February 3&lt;/date&gt;&lt;/pub-dates&gt;&lt;/dates&gt;&lt;urls&gt;&lt;related-urls&gt;&lt;url&gt;https://feminisminindia.com/2020/02/03/violence-language-feminist-culture-of-abuses/&lt;/url&gt;&lt;/related-urls&gt;&lt;/urls&gt;&lt;/record&gt;&lt;/Cite&gt;&lt;/EndNote&gt;</w:instrText>
      </w:r>
      <w:r>
        <w:rPr>
          <w:color w:val="2B579A"/>
          <w:shd w:val="clear" w:color="auto" w:fill="E6E6E6"/>
        </w:rPr>
        <w:fldChar w:fldCharType="separate"/>
      </w:r>
      <w:r>
        <w:rPr>
          <w:noProof/>
        </w:rPr>
        <w:t>[7]</w:t>
      </w:r>
      <w:r>
        <w:rPr>
          <w:color w:val="2B579A"/>
          <w:shd w:val="clear" w:color="auto" w:fill="E6E6E6"/>
        </w:rPr>
        <w:fldChar w:fldCharType="end"/>
      </w:r>
      <w:r>
        <w:t xml:space="preserve"> examines the prevalence of this ‘othering’ amongst women in India, where she describes women as the primary perpetuators in continuing a traditional violent language that is rooted in patriarchy. </w:t>
      </w:r>
    </w:p>
    <w:p w14:paraId="2F5A30EA" w14:textId="77777777" w:rsidR="002B0BDD" w:rsidRPr="002B0BDD" w:rsidRDefault="002B0BDD" w:rsidP="002B0BDD"/>
    <w:p w14:paraId="1DB6BE24" w14:textId="77777777" w:rsidR="005B4153" w:rsidRPr="006F3FB0" w:rsidRDefault="005B4153" w:rsidP="005B4153"/>
    <w:p w14:paraId="424BD180" w14:textId="1270BC5D" w:rsidR="00161F38" w:rsidRPr="00C452AA" w:rsidRDefault="00161F38" w:rsidP="00E474FF">
      <w:pPr>
        <w:pStyle w:val="Heading10"/>
      </w:pPr>
      <w:r>
        <w:t>Method</w:t>
      </w:r>
    </w:p>
    <w:p w14:paraId="6DDE11CE" w14:textId="58A8E1A6" w:rsidR="0038644E" w:rsidRDefault="00A4255F" w:rsidP="00E474FF">
      <w:r>
        <w:t xml:space="preserve">The proposed approach consists </w:t>
      </w:r>
      <w:r w:rsidR="006F3FB0">
        <w:t>of</w:t>
      </w:r>
      <w:r>
        <w:t xml:space="preserve"> </w:t>
      </w:r>
      <w:r w:rsidR="007C0C13">
        <w:t>seven</w:t>
      </w:r>
      <w:r>
        <w:t xml:space="preserve"> major steps summarized in</w:t>
      </w:r>
      <w:r w:rsidR="00130D45">
        <w:t xml:space="preserve"> </w:t>
      </w:r>
      <w:r w:rsidR="00C34C42">
        <w:fldChar w:fldCharType="begin"/>
      </w:r>
      <w:r w:rsidR="00C34C42">
        <w:instrText xml:space="preserve"> REF _Ref166511140 \h </w:instrText>
      </w:r>
      <w:r w:rsidR="00C34C42">
        <w:fldChar w:fldCharType="separate"/>
      </w:r>
      <w:r w:rsidR="00C34C42">
        <w:t xml:space="preserve">Figure </w:t>
      </w:r>
      <w:r w:rsidR="00C34C42">
        <w:rPr>
          <w:noProof/>
        </w:rPr>
        <w:t>1</w:t>
      </w:r>
      <w:r w:rsidR="00C34C42">
        <w:fldChar w:fldCharType="end"/>
      </w:r>
      <w:r w:rsidR="00C34C42">
        <w:t xml:space="preserve"> </w:t>
      </w:r>
      <w:r w:rsidR="00130D45">
        <w:t xml:space="preserve">below. </w:t>
      </w:r>
    </w:p>
    <w:p w14:paraId="38D8F8A9" w14:textId="77777777" w:rsidR="00C34C42" w:rsidRDefault="00BB0818" w:rsidP="00C34C42">
      <w:pPr>
        <w:keepNext/>
        <w:jc w:val="center"/>
      </w:pPr>
      <w:r>
        <w:rPr>
          <w:noProof/>
        </w:rPr>
        <w:lastRenderedPageBreak/>
        <w:drawing>
          <wp:inline distT="0" distB="0" distL="0" distR="0" wp14:anchorId="64A8E210" wp14:editId="777247A5">
            <wp:extent cx="5898152" cy="574585"/>
            <wp:effectExtent l="0" t="0" r="0" b="0"/>
            <wp:docPr id="5927606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760681"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898152" cy="574585"/>
                    </a:xfrm>
                    <a:prstGeom prst="rect">
                      <a:avLst/>
                    </a:prstGeom>
                    <a:noFill/>
                  </pic:spPr>
                </pic:pic>
              </a:graphicData>
            </a:graphic>
          </wp:inline>
        </w:drawing>
      </w:r>
    </w:p>
    <w:p w14:paraId="695061C5" w14:textId="34ABC88B" w:rsidR="00B642E2" w:rsidRPr="00C34C42" w:rsidRDefault="00C34C42" w:rsidP="00C34C42">
      <w:pPr>
        <w:pStyle w:val="Caption"/>
      </w:pPr>
      <w:bookmarkStart w:id="1" w:name="_Ref166511140"/>
      <w:r>
        <w:t xml:space="preserve">Figure </w:t>
      </w:r>
      <w:r>
        <w:fldChar w:fldCharType="begin"/>
      </w:r>
      <w:r>
        <w:instrText xml:space="preserve"> SEQ Figure \* ARABIC </w:instrText>
      </w:r>
      <w:r>
        <w:fldChar w:fldCharType="separate"/>
      </w:r>
      <w:r w:rsidR="00C16FBD">
        <w:rPr>
          <w:noProof/>
        </w:rPr>
        <w:t>2</w:t>
      </w:r>
      <w:r>
        <w:fldChar w:fldCharType="end"/>
      </w:r>
      <w:bookmarkEnd w:id="1"/>
      <w:r>
        <w:t>. Methodology.</w:t>
      </w:r>
    </w:p>
    <w:p w14:paraId="55EDB8F4" w14:textId="6522F503" w:rsidR="00C34C42" w:rsidRDefault="00C34C42" w:rsidP="00E474FF"/>
    <w:p w14:paraId="2F872E65" w14:textId="61E593EA" w:rsidR="00E474FF" w:rsidRDefault="00E474FF" w:rsidP="00E474FF">
      <w:pPr>
        <w:pStyle w:val="Heading20"/>
        <w:numPr>
          <w:ilvl w:val="0"/>
          <w:numId w:val="3"/>
        </w:numPr>
      </w:pPr>
      <w:r w:rsidRPr="00E474FF">
        <w:t xml:space="preserve">Data extraction </w:t>
      </w:r>
    </w:p>
    <w:p w14:paraId="6F31D9A2" w14:textId="1E6D0A37" w:rsidR="00187447" w:rsidRDefault="00777647" w:rsidP="00A9105C">
      <w:pPr>
        <w:jc w:val="left"/>
      </w:pPr>
      <w:r>
        <w:t xml:space="preserve">Using the </w:t>
      </w:r>
      <w:r w:rsidR="00AB61F5">
        <w:t>Twitter Streaming API, we ran a search query containing keywords related to the Venezuelan migration</w:t>
      </w:r>
      <w:r w:rsidR="00ED318B">
        <w:t xml:space="preserve">, its </w:t>
      </w:r>
      <w:r w:rsidR="0044560B">
        <w:t xml:space="preserve">plural and contracted </w:t>
      </w:r>
      <w:r w:rsidR="00ED318B">
        <w:t>versions</w:t>
      </w:r>
      <w:r w:rsidR="0044560B">
        <w:t>. In addition, since in Spanish the nouns have gender, we included the variations by gender.</w:t>
      </w:r>
      <w:r w:rsidR="006B65AB">
        <w:t xml:space="preserve"> We extracted </w:t>
      </w:r>
      <w:r w:rsidR="0077388D">
        <w:t>the queries containing the keywords, but also the Tweets they referenced</w:t>
      </w:r>
      <w:r w:rsidR="00A7787C">
        <w:t xml:space="preserve"> either as a retweet or a mention. In total,</w:t>
      </w:r>
      <w:r w:rsidR="0044560B">
        <w:t xml:space="preserve"> </w:t>
      </w:r>
      <w:r w:rsidR="00A9105C">
        <w:t>7.4 million tweets were extracted</w:t>
      </w:r>
      <w:r w:rsidR="00187447">
        <w:t xml:space="preserve"> using the query in </w:t>
      </w:r>
      <w:r w:rsidR="00187447">
        <w:fldChar w:fldCharType="begin"/>
      </w:r>
      <w:r w:rsidR="00187447">
        <w:instrText xml:space="preserve"> REF _Ref117765046 \h </w:instrText>
      </w:r>
      <w:r w:rsidR="00187447">
        <w:fldChar w:fldCharType="separate"/>
      </w:r>
      <w:r w:rsidR="00E57459">
        <w:t xml:space="preserve">Figure </w:t>
      </w:r>
      <w:r w:rsidR="00E57459">
        <w:rPr>
          <w:noProof/>
        </w:rPr>
        <w:t>2</w:t>
      </w:r>
      <w:r w:rsidR="00187447">
        <w:fldChar w:fldCharType="end"/>
      </w:r>
      <w:r w:rsidR="00A9105C">
        <w:t>,</w:t>
      </w:r>
      <w:r w:rsidR="00187447">
        <w:t xml:space="preserve"> in the range of January 2014 and June 2022. </w:t>
      </w:r>
      <w:r w:rsidR="003A42E8">
        <w:t xml:space="preserve">We did not </w:t>
      </w:r>
      <w:r w:rsidR="00362966">
        <w:t>remove duplicates</w:t>
      </w:r>
      <w:r w:rsidR="00EE2486">
        <w:t xml:space="preserve"> to keep the additional effect that one tweet can have when appearing multiple times.</w:t>
      </w:r>
      <w:r w:rsidR="00362966">
        <w:t xml:space="preserve"> </w:t>
      </w:r>
    </w:p>
    <w:p w14:paraId="6A2A50C9" w14:textId="77777777" w:rsidR="003A42E8" w:rsidRDefault="003A42E8" w:rsidP="00A9105C">
      <w:pPr>
        <w:jc w:val="left"/>
      </w:pPr>
    </w:p>
    <w:p w14:paraId="667709C5" w14:textId="77777777" w:rsidR="00187447" w:rsidRDefault="00187447" w:rsidP="00187447">
      <w:pPr>
        <w:jc w:val="center"/>
      </w:pPr>
      <w:r>
        <w:rPr>
          <w:noProof/>
        </w:rPr>
        <mc:AlternateContent>
          <mc:Choice Requires="wps">
            <w:drawing>
              <wp:inline distT="0" distB="0" distL="0" distR="0" wp14:anchorId="5267DC6A" wp14:editId="5A821E9A">
                <wp:extent cx="5848350" cy="1404620"/>
                <wp:effectExtent l="0" t="0" r="19050" b="1905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1404620"/>
                        </a:xfrm>
                        <a:prstGeom prst="rect">
                          <a:avLst/>
                        </a:prstGeom>
                        <a:solidFill>
                          <a:srgbClr val="FFFFFF"/>
                        </a:solidFill>
                        <a:ln w="6350">
                          <a:solidFill>
                            <a:srgbClr val="000000"/>
                          </a:solidFill>
                          <a:miter lim="800000"/>
                          <a:headEnd/>
                          <a:tailEnd/>
                        </a:ln>
                      </wps:spPr>
                      <wps:txbx>
                        <w:txbxContent>
                          <w:p w14:paraId="660EDE0F" w14:textId="77777777" w:rsidR="00187447" w:rsidRPr="00A9105C" w:rsidRDefault="00187447" w:rsidP="00187447">
                            <w:pPr>
                              <w:jc w:val="center"/>
                              <w:rPr>
                                <w:rFonts w:ascii="Aptos" w:hAnsi="Aptos"/>
                                <w:lang w:val="es-CO"/>
                              </w:rPr>
                            </w:pPr>
                            <w:r w:rsidRPr="00A9105C">
                              <w:rPr>
                                <w:rFonts w:ascii="Aptos" w:hAnsi="Aptos"/>
                                <w:lang w:val="es-CO"/>
                              </w:rPr>
                              <w:t xml:space="preserve">(((venezolano OR venezolana OR venezolanos OR venezolanas OR </w:t>
                            </w:r>
                            <w:proofErr w:type="spellStart"/>
                            <w:r w:rsidRPr="00A9105C">
                              <w:rPr>
                                <w:rFonts w:ascii="Aptos" w:hAnsi="Aptos"/>
                                <w:lang w:val="es-CO"/>
                              </w:rPr>
                              <w:t>venezuela</w:t>
                            </w:r>
                            <w:proofErr w:type="spellEnd"/>
                            <w:r w:rsidRPr="00A9105C">
                              <w:rPr>
                                <w:rFonts w:ascii="Aptos" w:hAnsi="Aptos"/>
                                <w:lang w:val="es-CO"/>
                              </w:rPr>
                              <w:t xml:space="preserve"> OR </w:t>
                            </w:r>
                            <w:proofErr w:type="spellStart"/>
                            <w:r w:rsidRPr="00A9105C">
                              <w:rPr>
                                <w:rFonts w:ascii="Aptos" w:hAnsi="Aptos"/>
                                <w:lang w:val="es-CO"/>
                              </w:rPr>
                              <w:t>vzla</w:t>
                            </w:r>
                            <w:proofErr w:type="spellEnd"/>
                            <w:r w:rsidRPr="00A9105C">
                              <w:rPr>
                                <w:rFonts w:ascii="Aptos" w:hAnsi="Aptos"/>
                                <w:lang w:val="es-CO"/>
                              </w:rPr>
                              <w:t xml:space="preserve"> OR </w:t>
                            </w:r>
                            <w:proofErr w:type="spellStart"/>
                            <w:r w:rsidRPr="00A9105C">
                              <w:rPr>
                                <w:rFonts w:ascii="Aptos" w:hAnsi="Aptos"/>
                                <w:lang w:val="es-CO"/>
                              </w:rPr>
                              <w:t>vnzla</w:t>
                            </w:r>
                            <w:proofErr w:type="spellEnd"/>
                            <w:r w:rsidRPr="00A9105C">
                              <w:rPr>
                                <w:rFonts w:ascii="Aptos" w:hAnsi="Aptos"/>
                                <w:lang w:val="es-CO"/>
                              </w:rPr>
                              <w:t xml:space="preserve">) (migrante OR migrantes OR </w:t>
                            </w:r>
                            <w:proofErr w:type="spellStart"/>
                            <w:r w:rsidRPr="00A9105C">
                              <w:rPr>
                                <w:rFonts w:ascii="Aptos" w:hAnsi="Aptos"/>
                                <w:lang w:val="es-CO"/>
                              </w:rPr>
                              <w:t>migracion</w:t>
                            </w:r>
                            <w:proofErr w:type="spellEnd"/>
                            <w:r w:rsidRPr="00A9105C">
                              <w:rPr>
                                <w:rFonts w:ascii="Aptos" w:hAnsi="Aptos"/>
                                <w:lang w:val="es-CO"/>
                              </w:rPr>
                              <w:t>)) OR veneco OR veneca OR venecos OR venecas)</w:t>
                            </w:r>
                          </w:p>
                        </w:txbxContent>
                      </wps:txbx>
                      <wps:bodyPr rot="0" vert="horz" wrap="square" lIns="91440" tIns="45720" rIns="91440" bIns="45720" anchor="t" anchorCtr="0">
                        <a:spAutoFit/>
                      </wps:bodyPr>
                    </wps:wsp>
                  </a:graphicData>
                </a:graphic>
              </wp:inline>
            </w:drawing>
          </mc:Choice>
          <mc:Fallback>
            <w:pict>
              <v:shapetype w14:anchorId="5267DC6A" id="_x0000_t202" coordsize="21600,21600" o:spt="202" path="m,l,21600r21600,l21600,xe">
                <v:stroke joinstyle="miter"/>
                <v:path gradientshapeok="t" o:connecttype="rect"/>
              </v:shapetype>
              <v:shape id="Text Box 2" o:spid="_x0000_s1026" type="#_x0000_t202" style="width:460.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" strokeweight=".5pt">
                <v:textbox style="mso-fit-shape-to-text:t">
                  <w:txbxContent>
                    <w:p w14:paraId="660EDE0F" w14:textId="77777777" w:rsidR="00187447" w:rsidRPr="00A9105C" w:rsidRDefault="00187447" w:rsidP="00187447">
                      <w:pPr>
                        <w:jc w:val="center"/>
                        <w:rPr>
                          <w:rFonts w:ascii="Aptos" w:hAnsi="Aptos"/>
                          <w:lang w:val="es-CO"/>
                        </w:rPr>
                      </w:pPr>
                      <w:r w:rsidRPr="00A9105C">
                        <w:rPr>
                          <w:rFonts w:ascii="Aptos" w:hAnsi="Aptos"/>
                          <w:lang w:val="es-CO"/>
                        </w:rPr>
                        <w:t xml:space="preserve">(((venezolano OR venezolana OR venezolanos OR venezolanas OR </w:t>
                      </w:r>
                      <w:proofErr w:type="spellStart"/>
                      <w:r w:rsidRPr="00A9105C">
                        <w:rPr>
                          <w:rFonts w:ascii="Aptos" w:hAnsi="Aptos"/>
                          <w:lang w:val="es-CO"/>
                        </w:rPr>
                        <w:t>venezuela</w:t>
                      </w:r>
                      <w:proofErr w:type="spellEnd"/>
                      <w:r w:rsidRPr="00A9105C">
                        <w:rPr>
                          <w:rFonts w:ascii="Aptos" w:hAnsi="Aptos"/>
                          <w:lang w:val="es-CO"/>
                        </w:rPr>
                        <w:t xml:space="preserve"> OR </w:t>
                      </w:r>
                      <w:proofErr w:type="spellStart"/>
                      <w:r w:rsidRPr="00A9105C">
                        <w:rPr>
                          <w:rFonts w:ascii="Aptos" w:hAnsi="Aptos"/>
                          <w:lang w:val="es-CO"/>
                        </w:rPr>
                        <w:t>vzla</w:t>
                      </w:r>
                      <w:proofErr w:type="spellEnd"/>
                      <w:r w:rsidRPr="00A9105C">
                        <w:rPr>
                          <w:rFonts w:ascii="Aptos" w:hAnsi="Aptos"/>
                          <w:lang w:val="es-CO"/>
                        </w:rPr>
                        <w:t xml:space="preserve"> OR </w:t>
                      </w:r>
                      <w:proofErr w:type="spellStart"/>
                      <w:r w:rsidRPr="00A9105C">
                        <w:rPr>
                          <w:rFonts w:ascii="Aptos" w:hAnsi="Aptos"/>
                          <w:lang w:val="es-CO"/>
                        </w:rPr>
                        <w:t>vnzla</w:t>
                      </w:r>
                      <w:proofErr w:type="spellEnd"/>
                      <w:r w:rsidRPr="00A9105C">
                        <w:rPr>
                          <w:rFonts w:ascii="Aptos" w:hAnsi="Aptos"/>
                          <w:lang w:val="es-CO"/>
                        </w:rPr>
                        <w:t xml:space="preserve">) (migrante OR migrantes OR </w:t>
                      </w:r>
                      <w:proofErr w:type="spellStart"/>
                      <w:r w:rsidRPr="00A9105C">
                        <w:rPr>
                          <w:rFonts w:ascii="Aptos" w:hAnsi="Aptos"/>
                          <w:lang w:val="es-CO"/>
                        </w:rPr>
                        <w:t>migracion</w:t>
                      </w:r>
                      <w:proofErr w:type="spellEnd"/>
                      <w:r w:rsidRPr="00A9105C">
                        <w:rPr>
                          <w:rFonts w:ascii="Aptos" w:hAnsi="Aptos"/>
                          <w:lang w:val="es-CO"/>
                        </w:rPr>
                        <w:t>)) OR veneco OR veneca OR venecos OR venecas)</w:t>
                      </w:r>
                    </w:p>
                  </w:txbxContent>
                </v:textbox>
                <w10:anchorlock/>
              </v:shape>
            </w:pict>
          </mc:Fallback>
        </mc:AlternateContent>
      </w:r>
    </w:p>
    <w:p w14:paraId="7FBEB662" w14:textId="2F812DEB" w:rsidR="00187447" w:rsidRDefault="00187447" w:rsidP="00187447">
      <w:pPr>
        <w:pStyle w:val="Caption"/>
      </w:pPr>
      <w:bookmarkStart w:id="2" w:name="_Ref117765046"/>
      <w:r>
        <w:t xml:space="preserve">Figure </w:t>
      </w:r>
      <w:r>
        <w:fldChar w:fldCharType="begin"/>
      </w:r>
      <w:r>
        <w:instrText xml:space="preserve"> SEQ Figure \* ARABIC </w:instrText>
      </w:r>
      <w:r>
        <w:fldChar w:fldCharType="separate"/>
      </w:r>
      <w:r w:rsidR="00C16FBD">
        <w:rPr>
          <w:noProof/>
        </w:rPr>
        <w:t>3</w:t>
      </w:r>
      <w:r>
        <w:rPr>
          <w:noProof/>
        </w:rPr>
        <w:fldChar w:fldCharType="end"/>
      </w:r>
      <w:bookmarkEnd w:id="2"/>
      <w:r>
        <w:t xml:space="preserve">. Tweets extraction query. </w:t>
      </w:r>
    </w:p>
    <w:p w14:paraId="0FDCC57F" w14:textId="77777777" w:rsidR="007B7EA9" w:rsidRPr="00187447" w:rsidRDefault="007B7EA9" w:rsidP="00187447"/>
    <w:p w14:paraId="60B89E12" w14:textId="7C715908" w:rsidR="00E474FF" w:rsidRDefault="00E474FF" w:rsidP="00E474FF">
      <w:pPr>
        <w:pStyle w:val="Heading20"/>
        <w:numPr>
          <w:ilvl w:val="0"/>
          <w:numId w:val="3"/>
        </w:numPr>
      </w:pPr>
      <w:proofErr w:type="spellStart"/>
      <w:r>
        <w:t>Geolocalization</w:t>
      </w:r>
      <w:proofErr w:type="spellEnd"/>
    </w:p>
    <w:p w14:paraId="6D049E13" w14:textId="104E9F52" w:rsidR="00A9724C" w:rsidRPr="00487360" w:rsidRDefault="00EE2486" w:rsidP="00A9724C">
      <w:r w:rsidRPr="00487360">
        <w:t>From</w:t>
      </w:r>
      <w:r w:rsidR="00761B4F" w:rsidRPr="00487360">
        <w:t xml:space="preserve"> </w:t>
      </w:r>
      <w:r w:rsidRPr="00487360">
        <w:t xml:space="preserve">the </w:t>
      </w:r>
      <w:r w:rsidR="00761B4F" w:rsidRPr="00487360">
        <w:t>extracted</w:t>
      </w:r>
      <w:r w:rsidR="00761B4F" w:rsidRPr="00487360">
        <w:t xml:space="preserve"> </w:t>
      </w:r>
      <w:r w:rsidRPr="00487360">
        <w:t>tweets, in 2.35</w:t>
      </w:r>
      <w:r w:rsidR="00761B4F" w:rsidRPr="00487360">
        <w:t xml:space="preserve"> million</w:t>
      </w:r>
      <w:r w:rsidRPr="00487360">
        <w:t xml:space="preserve"> the geolocation was activated by the user, </w:t>
      </w:r>
      <w:r w:rsidR="006A1900" w:rsidRPr="00487360">
        <w:t>and in</w:t>
      </w:r>
      <w:r w:rsidRPr="00487360">
        <w:t xml:space="preserve"> 5.1</w:t>
      </w:r>
      <w:r w:rsidR="006A1900" w:rsidRPr="00487360">
        <w:t xml:space="preserve"> million</w:t>
      </w:r>
      <w:r w:rsidRPr="00487360">
        <w:t xml:space="preserve"> </w:t>
      </w:r>
      <w:r w:rsidR="006A1900" w:rsidRPr="00487360">
        <w:t>it was deactivate</w:t>
      </w:r>
      <w:r w:rsidR="00686102" w:rsidRPr="00487360">
        <w:t xml:space="preserve">d. Such geolocation, however, was mentioned as a raw text with no discrimination between different </w:t>
      </w:r>
      <w:r w:rsidR="000714DF" w:rsidRPr="00487360">
        <w:t>geographic</w:t>
      </w:r>
      <w:r w:rsidR="00686102" w:rsidRPr="00487360">
        <w:t xml:space="preserve"> levels like country or cities. For instance, </w:t>
      </w:r>
      <w:r w:rsidR="00487360" w:rsidRPr="00487360">
        <w:t>“</w:t>
      </w:r>
      <w:r w:rsidR="00D21D12">
        <w:t>Bogot</w:t>
      </w:r>
      <w:r w:rsidR="00D21D12" w:rsidRPr="00D21D12">
        <w:t>á</w:t>
      </w:r>
      <w:r w:rsidR="00487360" w:rsidRPr="00487360">
        <w:t>”</w:t>
      </w:r>
      <w:r w:rsidR="00780C44">
        <w:t xml:space="preserve"> will not explicitly mention </w:t>
      </w:r>
      <w:r w:rsidR="00D21D12">
        <w:t>that is within the</w:t>
      </w:r>
      <w:r w:rsidR="00780C44">
        <w:t xml:space="preserve"> country </w:t>
      </w:r>
      <w:r w:rsidR="00D21D12">
        <w:t>Colombia</w:t>
      </w:r>
      <w:r w:rsidR="00487360" w:rsidRPr="00487360">
        <w:t xml:space="preserve">. </w:t>
      </w:r>
      <w:r w:rsidR="00487360" w:rsidRPr="00487360">
        <w:t xml:space="preserve">Using the Nominatim API </w:t>
      </w:r>
      <w:r w:rsidR="00487360" w:rsidRPr="00487360">
        <w:rPr>
          <w:shd w:val="clear" w:color="auto" w:fill="E6E6E6"/>
        </w:rPr>
        <w:fldChar w:fldCharType="begin"/>
      </w:r>
      <w:r w:rsidR="00487360" w:rsidRPr="00487360">
        <w:rPr>
          <w:shd w:val="clear" w:color="auto" w:fill="E6E6E6"/>
        </w:rPr>
        <w:instrText xml:space="preserve"> ADDIN EN.CITE &lt;EndNote&gt;&lt;Cite&gt;&lt;Author&gt;osm-search&lt;/Author&gt;&lt;Year&gt;2023&lt;/Year&gt;&lt;RecNum&gt;50&lt;/RecNum&gt;&lt;DisplayText&gt;[8]&lt;/DisplayText&gt;&lt;record&gt;&lt;rec-number&gt;50&lt;/rec-number&gt;&lt;foreign-keys&gt;&lt;key app="EN" db-id="pfvrwzf9o9fd5bepwfvpardwp2tz9dswadw2" timestamp="1685580327" guid="9cad7d06-4447-43b6-9381-d38760946039"&gt;50&lt;/key&gt;&lt;/foreign-keys&gt;&lt;ref-type name="Journal Article"&gt;17&lt;/ref-type&gt;&lt;contributors&gt;&lt;authors&gt;&lt;author&gt;osm-search&lt;/author&gt;&lt;/authors&gt;&lt;/contributors&gt;&lt;titles&gt;&lt;title&gt;Nominatim&lt;/title&gt;&lt;secondary-title&gt;GitHub&lt;/secondary-title&gt;&lt;/titles&gt;&lt;periodical&gt;&lt;full-title&gt;GitHub&lt;/full-title&gt;&lt;/periodical&gt;&lt;dates&gt;&lt;year&gt;2023&lt;/year&gt;&lt;/dates&gt;&lt;urls&gt;&lt;related-urls&gt;&lt;url&gt;https://github.com/osm-search/Nominatim&lt;/url&gt;&lt;/related-urls&gt;&lt;/urls&gt;&lt;/record&gt;&lt;/Cite&gt;&lt;/EndNote&gt;</w:instrText>
      </w:r>
      <w:r w:rsidR="00487360" w:rsidRPr="00487360">
        <w:rPr>
          <w:shd w:val="clear" w:color="auto" w:fill="E6E6E6"/>
        </w:rPr>
        <w:fldChar w:fldCharType="separate"/>
      </w:r>
      <w:r w:rsidR="00487360" w:rsidRPr="00487360">
        <w:rPr>
          <w:noProof/>
          <w:shd w:val="clear" w:color="auto" w:fill="E6E6E6"/>
        </w:rPr>
        <w:t>[8]</w:t>
      </w:r>
      <w:r w:rsidR="00487360" w:rsidRPr="00487360">
        <w:rPr>
          <w:shd w:val="clear" w:color="auto" w:fill="E6E6E6"/>
        </w:rPr>
        <w:fldChar w:fldCharType="end"/>
      </w:r>
      <w:r w:rsidR="00487360" w:rsidRPr="00487360">
        <w:t>, we automatically converted</w:t>
      </w:r>
      <w:r w:rsidR="00487360">
        <w:t xml:space="preserve"> </w:t>
      </w:r>
      <w:r w:rsidR="00487360" w:rsidRPr="00487360">
        <w:t>the plain text to a country location.</w:t>
      </w:r>
      <w:r w:rsidR="00487360">
        <w:t xml:space="preserve"> </w:t>
      </w:r>
      <w:r w:rsidR="00A9724C" w:rsidRPr="00487360">
        <w:t>From the 2.35</w:t>
      </w:r>
      <w:r w:rsidR="00CD4AC4">
        <w:t xml:space="preserve"> million</w:t>
      </w:r>
      <w:r w:rsidR="00A9724C" w:rsidRPr="00487360">
        <w:t>, the most frequent countries were Venezuela (</w:t>
      </w:r>
      <w:r w:rsidR="00A9724C" w:rsidRPr="00487360">
        <w:t>47%</w:t>
      </w:r>
      <w:r w:rsidR="00A9724C" w:rsidRPr="00487360">
        <w:t>)</w:t>
      </w:r>
      <w:r w:rsidR="00FA0B0E" w:rsidRPr="00487360">
        <w:t xml:space="preserve">, Colombia (15.1%), United States (6.4%) and </w:t>
      </w:r>
      <w:r w:rsidR="002E00CB" w:rsidRPr="00487360">
        <w:t>Spain (4.5%).</w:t>
      </w:r>
      <w:r w:rsidR="00517B4D" w:rsidRPr="00487360">
        <w:t xml:space="preserve"> As we wanted to capture the whole conversation in </w:t>
      </w:r>
      <w:r w:rsidR="00CD4AC4" w:rsidRPr="00487360">
        <w:t>Colombia,</w:t>
      </w:r>
      <w:r w:rsidR="00517B4D" w:rsidRPr="00487360">
        <w:t xml:space="preserve"> we </w:t>
      </w:r>
      <w:r w:rsidR="004D10BD" w:rsidRPr="00487360">
        <w:t xml:space="preserve">decided to create a </w:t>
      </w:r>
      <w:r w:rsidR="004D10BD" w:rsidRPr="00487360">
        <w:t>classification model whose purpose was to identify whether a tweet was from Colombia or not based on the tweet’s text</w:t>
      </w:r>
      <w:r w:rsidR="004D10BD" w:rsidRPr="00487360">
        <w:t>. With this, even when a Tweet had no geolocation activated, we could identify if it is from Colombia.</w:t>
      </w:r>
    </w:p>
    <w:p w14:paraId="329B723F" w14:textId="77777777" w:rsidR="00EE2486" w:rsidRPr="00487360" w:rsidRDefault="00EE2486" w:rsidP="00043EB7"/>
    <w:p w14:paraId="64646549" w14:textId="63CA361E" w:rsidR="00A144CD" w:rsidRDefault="002D4B0E" w:rsidP="003E1FAD">
      <w:r w:rsidRPr="00487360">
        <w:t>W</w:t>
      </w:r>
      <w:r w:rsidRPr="00487360">
        <w:t xml:space="preserve">e fine-tuned </w:t>
      </w:r>
      <w:r w:rsidR="004D10BD" w:rsidRPr="00487360">
        <w:t xml:space="preserve">three </w:t>
      </w:r>
      <w:r w:rsidR="004D10BD" w:rsidRPr="00487360">
        <w:t xml:space="preserve">models: spaCy es_core_news_sm </w:t>
      </w:r>
      <w:r w:rsidR="004D10BD" w:rsidRPr="00487360">
        <w:rPr>
          <w:shd w:val="clear" w:color="auto" w:fill="E6E6E6"/>
        </w:rPr>
        <w:fldChar w:fldCharType="begin"/>
      </w:r>
      <w:r w:rsidR="00487360" w:rsidRPr="00487360">
        <w:rPr>
          <w:shd w:val="clear" w:color="auto" w:fill="E6E6E6"/>
        </w:rPr>
        <w:instrText xml:space="preserve"> ADDIN EN.CITE &lt;EndNote&gt;&lt;Cite&gt;&lt;Author&gt;SpaCy&lt;/Author&gt;&lt;Year&gt;2023&lt;/Year&gt;&lt;RecNum&gt;45&lt;/RecNum&gt;&lt;DisplayText&gt;[9]&lt;/DisplayText&gt;&lt;record&gt;&lt;rec-number&gt;45&lt;/rec-number&gt;&lt;foreign-keys&gt;&lt;key app="EN" db-id="zap5tp2waspr50etp28v0wsp9rvzde9z2tde" timestamp="1679962452"&gt;45&lt;/key&gt;&lt;/foreign-keys&gt;&lt;ref-type name="Computer Program"&gt;9&lt;/ref-type&gt;&lt;contributors&gt;&lt;authors&gt;&lt;author&gt;SpaCy&lt;/author&gt;&lt;/authors&gt;&lt;/contributors&gt;&lt;titles&gt;&lt;title&gt;es_core_news_sw&lt;/title&gt;&lt;/titles&gt;&lt;dates&gt;&lt;year&gt;2023&lt;/year&gt;&lt;/dates&gt;&lt;urls&gt;&lt;related-urls&gt;&lt;url&gt;https://spacy.io/models/es#es_core_news_sm&lt;/url&gt;&lt;/related-urls&gt;&lt;/urls&gt;&lt;/record&gt;&lt;/Cite&gt;&lt;/EndNote&gt;</w:instrText>
      </w:r>
      <w:r w:rsidR="004D10BD" w:rsidRPr="00487360">
        <w:rPr>
          <w:shd w:val="clear" w:color="auto" w:fill="E6E6E6"/>
        </w:rPr>
        <w:fldChar w:fldCharType="separate"/>
      </w:r>
      <w:r w:rsidR="00487360" w:rsidRPr="00487360">
        <w:rPr>
          <w:noProof/>
          <w:shd w:val="clear" w:color="auto" w:fill="E6E6E6"/>
        </w:rPr>
        <w:t>[9]</w:t>
      </w:r>
      <w:r w:rsidR="004D10BD" w:rsidRPr="00487360">
        <w:rPr>
          <w:shd w:val="clear" w:color="auto" w:fill="E6E6E6"/>
        </w:rPr>
        <w:fldChar w:fldCharType="end"/>
      </w:r>
      <w:r w:rsidR="004D10BD" w:rsidRPr="00487360">
        <w:t xml:space="preserve"> and the transformer BETO </w:t>
      </w:r>
      <w:r w:rsidR="004D10BD" w:rsidRPr="00487360">
        <w:rPr>
          <w:shd w:val="clear" w:color="auto" w:fill="E6E6E6"/>
        </w:rPr>
        <w:fldChar w:fldCharType="begin"/>
      </w:r>
      <w:r w:rsidR="00487360" w:rsidRPr="00487360">
        <w:rPr>
          <w:shd w:val="clear" w:color="auto" w:fill="E6E6E6"/>
        </w:rPr>
        <w:instrText xml:space="preserve"> ADDIN EN.CITE &lt;EndNote&gt;&lt;Cite&gt;&lt;Author&gt;Cañete&lt;/Author&gt;&lt;Year&gt;2020&lt;/Year&gt;&lt;RecNum&gt;49&lt;/RecNum&gt;&lt;DisplayText&gt;[10]&lt;/DisplayText&gt;&lt;record&gt;&lt;rec-number&gt;49&lt;/rec-number&gt;&lt;foreign-keys&gt;&lt;key app="EN" db-id="pfvrwzf9o9fd5bepwfvpardwp2tz9dswadw2" timestamp="1684949508" guid="f62fec04-89ef-40ef-9915-fe6863da3881"&gt;49&lt;/key&gt;&lt;/foreign-keys&gt;&lt;ref-type name="Conference Paper"&gt;47&lt;/ref-type&gt;&lt;contributors&gt;&lt;authors&gt;&lt;author&gt;Cañete, José&lt;/author&gt;&lt;author&gt;Chaperon, Gabriel&lt;/author&gt;&lt;author&gt;Fuentes, Rodrigo&lt;/author&gt;&lt;author&gt;Ho, Jou-Hui&lt;/author&gt;&lt;author&gt;Kang, Hojin&lt;/author&gt;&lt;author&gt;Pérez, Jorge&lt;/author&gt;&lt;/authors&gt;&lt;/contributors&gt;&lt;titles&gt;&lt;title&gt;Spanish Pre-Trained BERT Model and Evaluation Data&lt;/title&gt;&lt;/titles&gt;&lt;dates&gt;&lt;year&gt;2020&lt;/year&gt;&lt;/dates&gt;&lt;urls&gt;&lt;/urls&gt;&lt;/record&gt;&lt;/Cite&gt;&lt;/EndNote&gt;</w:instrText>
      </w:r>
      <w:r w:rsidR="004D10BD" w:rsidRPr="00487360">
        <w:rPr>
          <w:shd w:val="clear" w:color="auto" w:fill="E6E6E6"/>
        </w:rPr>
        <w:fldChar w:fldCharType="separate"/>
      </w:r>
      <w:r w:rsidR="00487360" w:rsidRPr="00487360">
        <w:rPr>
          <w:noProof/>
          <w:shd w:val="clear" w:color="auto" w:fill="E6E6E6"/>
        </w:rPr>
        <w:t>[10]</w:t>
      </w:r>
      <w:r w:rsidR="004D10BD" w:rsidRPr="00487360">
        <w:rPr>
          <w:shd w:val="clear" w:color="auto" w:fill="E6E6E6"/>
        </w:rPr>
        <w:fldChar w:fldCharType="end"/>
      </w:r>
      <w:r w:rsidR="004D10BD" w:rsidRPr="00487360">
        <w:t>, a BERT model trained on a sizable Spanish corpus (since all our tweets were in Spanish).</w:t>
      </w:r>
      <w:r w:rsidR="00686102" w:rsidRPr="00487360">
        <w:t xml:space="preserve"> </w:t>
      </w:r>
      <w:r w:rsidRPr="00487360">
        <w:t xml:space="preserve">Fine-tuning involves copying the weights from a pre-existing model and adjusting them for a new task </w:t>
      </w:r>
      <w:r w:rsidRPr="00487360">
        <w:rPr>
          <w:shd w:val="clear" w:color="auto" w:fill="E6E6E6"/>
        </w:rPr>
        <w:fldChar w:fldCharType="begin"/>
      </w:r>
      <w:r w:rsidR="00487360" w:rsidRPr="00487360">
        <w:rPr>
          <w:shd w:val="clear" w:color="auto" w:fill="E6E6E6"/>
        </w:rPr>
        <w:instrText xml:space="preserve"> ADDIN EN.CITE &lt;EndNote&gt;&lt;Cite&gt;&lt;Author&gt;Houlsby&lt;/Author&gt;&lt;Year&gt;2019&lt;/Year&gt;&lt;RecNum&gt;51&lt;/RecNum&gt;&lt;DisplayText&gt;[11]&lt;/DisplayText&gt;&lt;record&gt;&lt;rec-number&gt;51&lt;/rec-number&gt;&lt;foreign-keys&gt;&lt;key app="EN" db-id="pfvrwzf9o9fd5bepwfvpardwp2tz9dswadw2" timestamp="1685722372" guid="7de19c0d-a847-45c3-9ad8-23f3fb762b3d"&gt;51&lt;/key&gt;&lt;/foreign-keys&gt;&lt;ref-type name="Conference Paper"&gt;47&lt;/ref-type&gt;&lt;contributors&gt;&lt;authors&gt;&lt;author&gt;Neil Houlsby&lt;/author&gt;&lt;author&gt;Andrei Giurgiu&lt;/author&gt;&lt;author&gt;Stanislaw Jastrzebski&lt;/author&gt;&lt;author&gt;Bruna Morrone&lt;/author&gt;&lt;author&gt;Quentin De Laroussilhe&lt;/author&gt;&lt;author&gt;Andrea Gesmundo&lt;/author&gt;&lt;author&gt;Mona Attariyan&lt;/author&gt;&lt;author&gt;Sylvain Gelly&lt;/author&gt;&lt;/authors&gt;&lt;secondary-authors&gt;&lt;author&gt;Kamalika, Chaudhuri&lt;/author&gt;&lt;author&gt;Ruslan, Salakhutdinov&lt;/author&gt;&lt;/secondary-authors&gt;&lt;/contributors&gt;&lt;titles&gt;&lt;title&gt;Parameter-Efficient Transfer Learning for NLP&lt;/title&gt;&lt;secondary-title&gt;Proceedings of the 36th International Conference on Machine Learning&lt;/secondary-title&gt;&lt;/titles&gt;&lt;pages&gt;2790--2799&lt;/pages&gt;&lt;volume&gt;97&lt;/volume&gt;&lt;dates&gt;&lt;year&gt;2019&lt;/year&gt;&lt;/dates&gt;&lt;pub-location&gt;Proceedings of Machine Learning Research&lt;/pub-location&gt;&lt;publisher&gt;PMLR&lt;/publisher&gt;&lt;label&gt;pmlr-v97-houlsby19a&lt;/label&gt;&lt;urls&gt;&lt;related-urls&gt;&lt;url&gt;https://proceedings.mlr.press/v97/houlsby19a.html&lt;/url&gt;&lt;/related-urls&gt;&lt;/urls&gt;&lt;/record&gt;&lt;/Cite&gt;&lt;/EndNote&gt;</w:instrText>
      </w:r>
      <w:r w:rsidRPr="00487360">
        <w:rPr>
          <w:shd w:val="clear" w:color="auto" w:fill="E6E6E6"/>
        </w:rPr>
        <w:fldChar w:fldCharType="separate"/>
      </w:r>
      <w:r w:rsidR="00487360" w:rsidRPr="00487360">
        <w:rPr>
          <w:noProof/>
          <w:shd w:val="clear" w:color="auto" w:fill="E6E6E6"/>
        </w:rPr>
        <w:t>[11]</w:t>
      </w:r>
      <w:r w:rsidRPr="00487360">
        <w:rPr>
          <w:shd w:val="clear" w:color="auto" w:fill="E6E6E6"/>
        </w:rPr>
        <w:fldChar w:fldCharType="end"/>
      </w:r>
      <w:r w:rsidRPr="00487360">
        <w:t>.</w:t>
      </w:r>
      <w:r w:rsidR="00CD4AC4">
        <w:t xml:space="preserve"> To create the </w:t>
      </w:r>
      <w:r w:rsidR="007F7877">
        <w:t xml:space="preserve">training and testing dataset we randomly selected the text and country from </w:t>
      </w:r>
      <w:r w:rsidR="00CD4AC4" w:rsidRPr="00E74475">
        <w:t>135</w:t>
      </w:r>
      <w:r w:rsidR="00CD4AC4">
        <w:t xml:space="preserve">,000 </w:t>
      </w:r>
      <w:r w:rsidR="007F7877">
        <w:t xml:space="preserve">tweets </w:t>
      </w:r>
      <w:r w:rsidR="00CD4AC4">
        <w:t>from Colombia</w:t>
      </w:r>
      <w:r w:rsidR="00511363">
        <w:t xml:space="preserve"> and </w:t>
      </w:r>
      <w:r w:rsidR="00CD4AC4">
        <w:t xml:space="preserve">another 135,000 from </w:t>
      </w:r>
      <w:r w:rsidR="00511363">
        <w:t>any other</w:t>
      </w:r>
      <w:r w:rsidR="00CD4AC4">
        <w:t xml:space="preserve"> countr</w:t>
      </w:r>
      <w:r w:rsidR="00511363">
        <w:t>y</w:t>
      </w:r>
      <w:r w:rsidR="009A280A">
        <w:t xml:space="preserve">, </w:t>
      </w:r>
      <w:r w:rsidR="00CD4AC4" w:rsidRPr="009F5E2F">
        <w:t>resulting in a total dataset of 270,000 tweets</w:t>
      </w:r>
      <w:r w:rsidR="00CD4AC4">
        <w:t>. Using a 70/30 split we created the training (189,</w:t>
      </w:r>
      <w:r w:rsidR="0086336A">
        <w:t>0</w:t>
      </w:r>
      <w:r w:rsidR="00CD4AC4">
        <w:t>00) and testing (81,</w:t>
      </w:r>
      <w:r w:rsidR="0086336A">
        <w:t>0</w:t>
      </w:r>
      <w:r w:rsidR="00CD4AC4">
        <w:t xml:space="preserve">00) datasets, respectively. This ratio was used given that is commonly used for classification tasks with neural networks, </w:t>
      </w:r>
      <w:r w:rsidR="00CD4AC4">
        <w:rPr>
          <w:color w:val="2B579A"/>
          <w:shd w:val="clear" w:color="auto" w:fill="E6E6E6"/>
        </w:rPr>
        <w:fldChar w:fldCharType="begin"/>
      </w:r>
      <w:r w:rsidR="00CD4AC4">
        <w:rPr>
          <w:color w:val="2B579A"/>
          <w:shd w:val="clear" w:color="auto" w:fill="E6E6E6"/>
        </w:rPr>
        <w:instrText xml:space="preserve"> ADDIN EN.CITE &lt;EndNote&gt;&lt;Cite&gt;&lt;Author&gt;Nguyen&lt;/Author&gt;&lt;Year&gt;2021&lt;/Year&gt;&lt;RecNum&gt;52&lt;/RecNum&gt;&lt;DisplayText&gt;[12]&lt;/DisplayText&gt;&lt;record&gt;&lt;rec-number&gt;52&lt;/rec-number&gt;&lt;foreign-keys&gt;&lt;key app="EN" db-id="pfvrwzf9o9fd5bepwfvpardwp2tz9dswadw2" timestamp="1685899279"&gt;52&lt;/key&gt;&lt;/foreign-keys&gt;&lt;ref-type name="Journal Article"&gt;17&lt;/ref-type&gt;&lt;contributors&gt;&lt;authors&gt;&lt;author&gt;Nguyen, Quang Hung&lt;/author&gt;&lt;author&gt;Ly, Hai-Bang&lt;/author&gt;&lt;author&gt;Ho, Lanh Si&lt;/author&gt;&lt;author&gt;Al-Ansari, Nadhir&lt;/author&gt;&lt;author&gt;Le, Hiep Van&lt;/author&gt;&lt;author&gt;Tran, Van Quan&lt;/author&gt;&lt;author&gt;Prakash, Indra&lt;/author&gt;&lt;author&gt;Pham, Binh Thai&lt;/author&gt;&lt;/authors&gt;&lt;secondary-authors&gt;&lt;author&gt;Shen, Yu-Sheng&lt;/author&gt;&lt;/secondary-authors&gt;&lt;/contributors&gt;&lt;titles&gt;&lt;title&gt;Influence of Data Splitting on Performance of Machine Learning Models in Prediction of Shear Strength of Soil&lt;/title&gt;&lt;secondary-title&gt;Mathematical Problems in Engineering&lt;/secondary-title&gt;&lt;/titles&gt;&lt;periodical&gt;&lt;full-title&gt;Mathematical Problems in Engineering&lt;/full-title&gt;&lt;/periodical&gt;&lt;pages&gt;4832864&lt;/pages&gt;&lt;volume&gt;2021&lt;/volume&gt;&lt;dates&gt;&lt;year&gt;2021&lt;/year&gt;&lt;pub-dates&gt;&lt;date&gt;2021/02/08&lt;/date&gt;&lt;/pub-dates&gt;&lt;/dates&gt;&lt;publisher&gt;Hindawi&lt;/publisher&gt;&lt;isbn&gt;1024-123X&lt;/isbn&gt;&lt;urls&gt;&lt;related-urls&gt;&lt;url&gt;https://doi.org/10.1155/2021/4832864&lt;/url&gt;&lt;/related-urls&gt;&lt;/urls&gt;&lt;electronic-resource-num&gt;10.1155/2021/4832864&lt;/electronic-resource-num&gt;&lt;/record&gt;&lt;/Cite&gt;&lt;/EndNote&gt;</w:instrText>
      </w:r>
      <w:r w:rsidR="00CD4AC4">
        <w:rPr>
          <w:color w:val="2B579A"/>
          <w:shd w:val="clear" w:color="auto" w:fill="E6E6E6"/>
        </w:rPr>
        <w:fldChar w:fldCharType="separate"/>
      </w:r>
      <w:r w:rsidR="00CD4AC4" w:rsidRPr="004D10BD">
        <w:rPr>
          <w:noProof/>
        </w:rPr>
        <w:t>[12]</w:t>
      </w:r>
      <w:r w:rsidR="00CD4AC4">
        <w:rPr>
          <w:color w:val="2B579A"/>
          <w:shd w:val="clear" w:color="auto" w:fill="E6E6E6"/>
        </w:rPr>
        <w:fldChar w:fldCharType="end"/>
      </w:r>
      <w:r w:rsidR="00CD4AC4">
        <w:t xml:space="preserve"> shown that it provides</w:t>
      </w:r>
      <w:r w:rsidR="00CD4AC4" w:rsidRPr="00106CCD">
        <w:t xml:space="preserve"> the best performance</w:t>
      </w:r>
      <w:r w:rsidR="00CD4AC4">
        <w:t xml:space="preserve"> compared to other ratios in their task. </w:t>
      </w:r>
      <w:r w:rsidR="00A144CD">
        <w:t xml:space="preserve">The training results are presented in </w:t>
      </w:r>
      <w:r w:rsidR="00723514">
        <w:fldChar w:fldCharType="begin"/>
      </w:r>
      <w:r w:rsidR="00723514">
        <w:instrText xml:space="preserve"> REF _Ref167184691 \h </w:instrText>
      </w:r>
      <w:r w:rsidR="00723514">
        <w:fldChar w:fldCharType="separate"/>
      </w:r>
      <w:r w:rsidR="00723514">
        <w:t xml:space="preserve">Table </w:t>
      </w:r>
      <w:r w:rsidR="00723514">
        <w:rPr>
          <w:noProof/>
        </w:rPr>
        <w:t>1</w:t>
      </w:r>
      <w:r w:rsidR="00723514">
        <w:fldChar w:fldCharType="end"/>
      </w:r>
      <w:r w:rsidR="00723514">
        <w:t>.</w:t>
      </w:r>
    </w:p>
    <w:p w14:paraId="04792172" w14:textId="6645DD84" w:rsidR="00723514" w:rsidRDefault="00723514" w:rsidP="00723514">
      <w:pPr>
        <w:pStyle w:val="Caption"/>
        <w:keepNext/>
      </w:pPr>
      <w:bookmarkStart w:id="3" w:name="_Ref167184691"/>
      <w:r>
        <w:t xml:space="preserve">Table </w:t>
      </w:r>
      <w:r>
        <w:fldChar w:fldCharType="begin"/>
      </w:r>
      <w:r>
        <w:instrText xml:space="preserve"> SEQ Table \* ARABIC </w:instrText>
      </w:r>
      <w:r>
        <w:fldChar w:fldCharType="separate"/>
      </w:r>
      <w:r w:rsidR="003E1FAD">
        <w:rPr>
          <w:noProof/>
        </w:rPr>
        <w:t>1</w:t>
      </w:r>
      <w:r>
        <w:fldChar w:fldCharType="end"/>
      </w:r>
      <w:bookmarkEnd w:id="3"/>
      <w:r>
        <w:t xml:space="preserve">. </w:t>
      </w:r>
      <w:r w:rsidRPr="00BE2FB2">
        <w:t>Performance of the</w:t>
      </w:r>
      <w:r>
        <w:t xml:space="preserve"> text</w:t>
      </w:r>
      <w:r w:rsidRPr="00BE2FB2">
        <w:t xml:space="preserve"> </w:t>
      </w:r>
      <w:r>
        <w:t xml:space="preserve">geolocation </w:t>
      </w:r>
      <w:r w:rsidRPr="00BE2FB2">
        <w:t>models</w:t>
      </w:r>
      <w:r>
        <w:t>.</w:t>
      </w:r>
    </w:p>
    <w:tbl>
      <w:tblPr>
        <w:tblW w:w="4770" w:type="dxa"/>
        <w:jc w:val="center"/>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3690"/>
        <w:gridCol w:w="1080"/>
      </w:tblGrid>
      <w:tr w:rsidR="003E1FAD" w:rsidRPr="003E1FAD" w14:paraId="07BE3DE7" w14:textId="77777777" w:rsidTr="00F475DE">
        <w:trPr>
          <w:trHeight w:val="175"/>
          <w:jc w:val="center"/>
        </w:trPr>
        <w:tc>
          <w:tcPr>
            <w:tcW w:w="3690" w:type="dxa"/>
            <w:tcBorders>
              <w:top w:val="single" w:sz="4" w:space="0" w:color="auto"/>
              <w:bottom w:val="single" w:sz="4" w:space="0" w:color="auto"/>
            </w:tcBorders>
            <w:vAlign w:val="center"/>
          </w:tcPr>
          <w:p w14:paraId="186D12F8" w14:textId="77777777" w:rsidR="003E1FAD" w:rsidRPr="003E1FAD" w:rsidRDefault="003E1FAD" w:rsidP="003E1FAD">
            <w:pPr>
              <w:jc w:val="center"/>
            </w:pPr>
            <w:r w:rsidRPr="003E1FAD">
              <w:t>Architecture</w:t>
            </w:r>
          </w:p>
        </w:tc>
        <w:tc>
          <w:tcPr>
            <w:tcW w:w="1080" w:type="dxa"/>
            <w:tcBorders>
              <w:top w:val="single" w:sz="4" w:space="0" w:color="auto"/>
              <w:bottom w:val="single" w:sz="4" w:space="0" w:color="auto"/>
            </w:tcBorders>
            <w:vAlign w:val="center"/>
          </w:tcPr>
          <w:p w14:paraId="2B7D7A01" w14:textId="77777777" w:rsidR="003E1FAD" w:rsidRPr="003E1FAD" w:rsidRDefault="003E1FAD" w:rsidP="003E1FAD">
            <w:pPr>
              <w:jc w:val="center"/>
            </w:pPr>
            <w:r w:rsidRPr="003E1FAD">
              <w:t>Accuracy</w:t>
            </w:r>
          </w:p>
        </w:tc>
      </w:tr>
      <w:tr w:rsidR="003E1FAD" w:rsidRPr="003E1FAD" w14:paraId="60308FAA" w14:textId="77777777" w:rsidTr="005F43AC">
        <w:trPr>
          <w:trHeight w:val="241"/>
          <w:jc w:val="center"/>
        </w:trPr>
        <w:tc>
          <w:tcPr>
            <w:tcW w:w="3690" w:type="dxa"/>
            <w:tcBorders>
              <w:top w:val="single" w:sz="4" w:space="0" w:color="auto"/>
            </w:tcBorders>
          </w:tcPr>
          <w:p w14:paraId="2859699D" w14:textId="02DD2CF5" w:rsidR="003E1FAD" w:rsidRPr="003E1FAD" w:rsidRDefault="003E1FAD" w:rsidP="003E1FAD">
            <w:pPr>
              <w:jc w:val="center"/>
            </w:pPr>
            <w:r w:rsidRPr="003E1FAD">
              <w:t>es_core_news_sm</w:t>
            </w:r>
          </w:p>
        </w:tc>
        <w:tc>
          <w:tcPr>
            <w:tcW w:w="1080" w:type="dxa"/>
            <w:tcBorders>
              <w:top w:val="single" w:sz="4" w:space="0" w:color="auto"/>
            </w:tcBorders>
          </w:tcPr>
          <w:p w14:paraId="09356356" w14:textId="303CDF7D" w:rsidR="003E1FAD" w:rsidRPr="003E1FAD" w:rsidRDefault="003E1FAD" w:rsidP="003E1FAD">
            <w:pPr>
              <w:jc w:val="center"/>
            </w:pPr>
            <w:r w:rsidRPr="003E1FAD">
              <w:t>0.79</w:t>
            </w:r>
          </w:p>
        </w:tc>
      </w:tr>
      <w:tr w:rsidR="003E1FAD" w:rsidRPr="003E1FAD" w14:paraId="6A3FE577" w14:textId="77777777" w:rsidTr="005F43AC">
        <w:trPr>
          <w:trHeight w:val="241"/>
          <w:jc w:val="center"/>
        </w:trPr>
        <w:tc>
          <w:tcPr>
            <w:tcW w:w="3690" w:type="dxa"/>
          </w:tcPr>
          <w:p w14:paraId="42045A27" w14:textId="52B4D39E" w:rsidR="003E1FAD" w:rsidRPr="003E1FAD" w:rsidRDefault="003E1FAD" w:rsidP="003E1FAD">
            <w:pPr>
              <w:jc w:val="center"/>
            </w:pPr>
            <w:r w:rsidRPr="003E1FAD">
              <w:t>BETO</w:t>
            </w:r>
          </w:p>
        </w:tc>
        <w:tc>
          <w:tcPr>
            <w:tcW w:w="1080" w:type="dxa"/>
          </w:tcPr>
          <w:p w14:paraId="3C036B80" w14:textId="40B5655E" w:rsidR="003E1FAD" w:rsidRPr="003E1FAD" w:rsidRDefault="003E1FAD" w:rsidP="003E1FAD">
            <w:pPr>
              <w:jc w:val="center"/>
            </w:pPr>
            <w:r w:rsidRPr="003E1FAD">
              <w:t>0.50</w:t>
            </w:r>
          </w:p>
        </w:tc>
      </w:tr>
    </w:tbl>
    <w:p w14:paraId="2D07BD4C" w14:textId="77777777" w:rsidR="00A144CD" w:rsidRDefault="00A144CD" w:rsidP="00A144CD"/>
    <w:p w14:paraId="157D0A46" w14:textId="7B78588E" w:rsidR="006E3EB8" w:rsidRDefault="00A144CD" w:rsidP="006E3EB8">
      <w:r w:rsidRPr="00447F2E">
        <w:t>spaCy es_core_news_sm was selected to automatically label the entire dataset due to its highest accuracy score</w:t>
      </w:r>
      <w:r w:rsidR="00723514">
        <w:t xml:space="preserve">. After </w:t>
      </w:r>
      <w:r w:rsidR="000714DF">
        <w:t>inference</w:t>
      </w:r>
      <w:r w:rsidR="00723514">
        <w:t xml:space="preserve">, from the </w:t>
      </w:r>
      <w:r w:rsidR="006E3EB8">
        <w:t xml:space="preserve">5.1 million </w:t>
      </w:r>
      <w:r w:rsidR="006E3EB8" w:rsidRPr="006E3EB8">
        <w:t xml:space="preserve">Tweets with </w:t>
      </w:r>
      <w:r w:rsidR="00D86EFB">
        <w:t>g</w:t>
      </w:r>
      <w:r w:rsidR="006E3EB8" w:rsidRPr="006E3EB8">
        <w:t>eolocation deactivated</w:t>
      </w:r>
      <w:r w:rsidR="006E3EB8">
        <w:t xml:space="preserve">, 1.65 million where </w:t>
      </w:r>
      <w:r w:rsidR="00D86EFB">
        <w:t>geolocated to Colombia based on its text.</w:t>
      </w:r>
    </w:p>
    <w:p w14:paraId="4EDF3796" w14:textId="77777777" w:rsidR="00A144CD" w:rsidRDefault="00A144CD" w:rsidP="00043EB7"/>
    <w:p w14:paraId="2122CC34" w14:textId="56136FA7" w:rsidR="001E4CB7" w:rsidRDefault="00E474FF" w:rsidP="001E4CB7">
      <w:pPr>
        <w:pStyle w:val="Heading20"/>
        <w:numPr>
          <w:ilvl w:val="0"/>
          <w:numId w:val="3"/>
        </w:numPr>
      </w:pPr>
      <w:r>
        <w:t>Valid</w:t>
      </w:r>
      <w:r w:rsidR="006D6A87">
        <w:t xml:space="preserve">ity, </w:t>
      </w:r>
      <w:r w:rsidR="001A6F07">
        <w:t>tone,</w:t>
      </w:r>
      <w:r w:rsidR="006D6A87">
        <w:t xml:space="preserve"> and topic identification</w:t>
      </w:r>
    </w:p>
    <w:p w14:paraId="6D639B9D" w14:textId="74DD2FCC" w:rsidR="001E4CB7" w:rsidRDefault="001E4CB7" w:rsidP="001E4CB7">
      <w:r>
        <w:lastRenderedPageBreak/>
        <w:t xml:space="preserve">A </w:t>
      </w:r>
      <w:r>
        <w:t>classification model was used to identify whether a tweet is relevant (about the Venezuelan migration) or not. We took a</w:t>
      </w:r>
      <w:r w:rsidRPr="00E86CA4">
        <w:t xml:space="preserve"> subset of 4,684 tweets </w:t>
      </w:r>
      <w:r>
        <w:t>and</w:t>
      </w:r>
      <w:r w:rsidRPr="00E86CA4">
        <w:t xml:space="preserve"> manually labeled</w:t>
      </w:r>
      <w:r>
        <w:t xml:space="preserve"> them for relevance. We categorized each tweet to be about the Venezuelan migration or not (binary). The result was 2,991 relevant tweets and </w:t>
      </w:r>
      <w:r w:rsidRPr="005B2182">
        <w:t>1,693</w:t>
      </w:r>
      <w:r>
        <w:t xml:space="preserve"> irrelevant/unrelated. </w:t>
      </w:r>
      <w:r w:rsidRPr="00365303">
        <w:t xml:space="preserve">Upon the </w:t>
      </w:r>
      <w:r>
        <w:t>drop</w:t>
      </w:r>
      <w:r w:rsidRPr="00365303">
        <w:t xml:space="preserve"> of duplicates from the </w:t>
      </w:r>
      <w:r>
        <w:t xml:space="preserve">relevant tweets and through random equal balancing, </w:t>
      </w:r>
      <w:r w:rsidRPr="0090231E">
        <w:t>1,554</w:t>
      </w:r>
      <w:r>
        <w:t xml:space="preserve"> tweets per category (True or False) were obtained. We split them with a 70/30 proportion for training (2,170) and testing (939) datasets.</w:t>
      </w:r>
    </w:p>
    <w:p w14:paraId="2155D557" w14:textId="77777777" w:rsidR="001E4CB7" w:rsidRDefault="001E4CB7" w:rsidP="001E4CB7">
      <w:r w:rsidRPr="00F4170E">
        <w:t xml:space="preserve">Three models were fine-tuned </w:t>
      </w:r>
      <w:r>
        <w:t xml:space="preserve">with the training dataset </w:t>
      </w:r>
      <w:r w:rsidRPr="00F4170E">
        <w:t>to classify whether a tweet is relevant</w:t>
      </w:r>
      <w:r>
        <w:t>:</w:t>
      </w:r>
      <w:r w:rsidRPr="00447F2E">
        <w:t xml:space="preserve"> </w:t>
      </w:r>
      <w:r>
        <w:t>t</w:t>
      </w:r>
      <w:r w:rsidRPr="00447F2E">
        <w:t>he two previously utilized models</w:t>
      </w:r>
      <w:r>
        <w:t xml:space="preserve"> and</w:t>
      </w:r>
      <w:r w:rsidRPr="00447F2E">
        <w:t xml:space="preserve"> the transformer BERT-base-multilingual-uncased-sentiment</w:t>
      </w:r>
      <w:r>
        <w:t xml:space="preserve"> </w:t>
      </w:r>
      <w:r>
        <w:rPr>
          <w:color w:val="2B579A"/>
          <w:shd w:val="clear" w:color="auto" w:fill="E6E6E6"/>
        </w:rPr>
        <w:fldChar w:fldCharType="begin"/>
      </w:r>
      <w:r>
        <w:instrText xml:space="preserve"> ADDIN EN.CITE &lt;EndNote&gt;&lt;Cite&gt;&lt;Author&gt;nlptown&lt;/Author&gt;&lt;Year&gt;2022&lt;/Year&gt;&lt;RecNum&gt;46&lt;/RecNum&gt;&lt;DisplayText&gt;[13]&lt;/DisplayText&gt;&lt;record&gt;&lt;rec-number&gt;46&lt;/rec-number&gt;&lt;foreign-keys&gt;&lt;key app="EN" db-id="pfvrwzf9o9fd5bepwfvpardwp2tz9dswadw2" timestamp="1679965530" guid="032a6a5b-0c13-4616-94bd-e2faad5de299"&gt;46&lt;/key&gt;&lt;/foreign-keys&gt;&lt;ref-type name="Computer Program"&gt;9&lt;/ref-type&gt;&lt;contributors&gt;&lt;authors&gt;&lt;author&gt;nlptown&lt;/author&gt;&lt;/authors&gt;&lt;/contributors&gt;&lt;titles&gt;&lt;title&gt;bert-base-multilingual-uncased-sentiment&lt;/title&gt;&lt;/titles&gt;&lt;dates&gt;&lt;year&gt;2022&lt;/year&gt;&lt;/dates&gt;&lt;urls&gt;&lt;related-urls&gt;&lt;url&gt;https://huggingface.co/nlptown/bert-base-multilingual-uncased-sentiment&lt;/url&gt;&lt;/related-urls&gt;&lt;/urls&gt;&lt;/record&gt;&lt;/Cite&gt;&lt;/EndNote&gt;</w:instrText>
      </w:r>
      <w:r>
        <w:rPr>
          <w:color w:val="2B579A"/>
          <w:shd w:val="clear" w:color="auto" w:fill="E6E6E6"/>
        </w:rPr>
        <w:fldChar w:fldCharType="separate"/>
      </w:r>
      <w:r>
        <w:rPr>
          <w:noProof/>
        </w:rPr>
        <w:t>[13]</w:t>
      </w:r>
      <w:r>
        <w:rPr>
          <w:color w:val="2B579A"/>
          <w:shd w:val="clear" w:color="auto" w:fill="E6E6E6"/>
        </w:rPr>
        <w:fldChar w:fldCharType="end"/>
      </w:r>
      <w:r>
        <w:t>.</w:t>
      </w:r>
      <w:r w:rsidRPr="00447F2E">
        <w:t xml:space="preserve"> </w:t>
      </w:r>
      <w:r w:rsidRPr="00BC2AED">
        <w:t xml:space="preserve">The </w:t>
      </w:r>
      <w:r>
        <w:t>performance accuracy metrics</w:t>
      </w:r>
      <w:r w:rsidRPr="00BC2AED">
        <w:t xml:space="preserve"> are presented </w:t>
      </w:r>
      <w:r>
        <w:t xml:space="preserve">in </w:t>
      </w:r>
      <w:r>
        <w:rPr>
          <w:color w:val="2B579A"/>
          <w:shd w:val="clear" w:color="auto" w:fill="E6E6E6"/>
        </w:rPr>
        <w:fldChar w:fldCharType="begin"/>
      </w:r>
      <w:r>
        <w:instrText xml:space="preserve"> REF _Ref135823459 \h </w:instrText>
      </w:r>
      <w:r>
        <w:rPr>
          <w:color w:val="2B579A"/>
          <w:shd w:val="clear" w:color="auto" w:fill="E6E6E6"/>
        </w:rPr>
      </w:r>
      <w:r>
        <w:rPr>
          <w:color w:val="2B579A"/>
          <w:shd w:val="clear" w:color="auto" w:fill="E6E6E6"/>
        </w:rPr>
        <w:fldChar w:fldCharType="separate"/>
      </w:r>
      <w:r>
        <w:t xml:space="preserve">Table </w:t>
      </w:r>
      <w:r>
        <w:rPr>
          <w:noProof/>
        </w:rPr>
        <w:t>1</w:t>
      </w:r>
      <w:r>
        <w:rPr>
          <w:color w:val="2B579A"/>
          <w:shd w:val="clear" w:color="auto" w:fill="E6E6E6"/>
        </w:rPr>
        <w:fldChar w:fldCharType="end"/>
      </w:r>
      <w:r>
        <w:t>.</w:t>
      </w:r>
      <w:r w:rsidRPr="00447F2E">
        <w:t xml:space="preserve"> </w:t>
      </w:r>
      <w:r>
        <w:t xml:space="preserve">The </w:t>
      </w:r>
      <w:r w:rsidRPr="00447F2E">
        <w:t xml:space="preserve">spaCy es_core_news_sm </w:t>
      </w:r>
      <w:r>
        <w:t xml:space="preserve">model </w:t>
      </w:r>
      <w:r w:rsidRPr="00447F2E">
        <w:t>was selected t</w:t>
      </w:r>
      <w:r>
        <w:t>o</w:t>
      </w:r>
      <w:r w:rsidRPr="00447F2E">
        <w:t xml:space="preserve"> label the entire dataset due to its highest accuracy score </w:t>
      </w:r>
      <w:r>
        <w:t xml:space="preserve">in both tasks </w:t>
      </w:r>
      <w:r w:rsidRPr="00447F2E">
        <w:t>(</w:t>
      </w:r>
      <w:r w:rsidRPr="00BC2AED">
        <w:t>0.79</w:t>
      </w:r>
      <w:r>
        <w:t xml:space="preserve"> and </w:t>
      </w:r>
      <w:r w:rsidRPr="00447F2E">
        <w:t>0.90</w:t>
      </w:r>
      <w:r>
        <w:t>, respectively</w:t>
      </w:r>
      <w:r w:rsidRPr="00447F2E">
        <w:t>).</w:t>
      </w:r>
    </w:p>
    <w:p w14:paraId="7581B938" w14:textId="77777777" w:rsidR="003E1FAD" w:rsidRDefault="003E1FAD" w:rsidP="001E4CB7"/>
    <w:p w14:paraId="7CFDF4C6" w14:textId="677FB82E" w:rsidR="003E1FAD" w:rsidRDefault="003E1FAD" w:rsidP="003E1FAD">
      <w:pPr>
        <w:pStyle w:val="Caption"/>
        <w:keepNext/>
      </w:pPr>
      <w:r>
        <w:t xml:space="preserve">Table </w:t>
      </w:r>
      <w:r>
        <w:fldChar w:fldCharType="begin"/>
      </w:r>
      <w:r>
        <w:instrText xml:space="preserve"> SEQ Table \* ARABIC </w:instrText>
      </w:r>
      <w:r>
        <w:fldChar w:fldCharType="separate"/>
      </w:r>
      <w:r>
        <w:rPr>
          <w:noProof/>
        </w:rPr>
        <w:t>2</w:t>
      </w:r>
      <w:r>
        <w:fldChar w:fldCharType="end"/>
      </w:r>
      <w:r>
        <w:t xml:space="preserve">. </w:t>
      </w:r>
      <w:r w:rsidRPr="00DE493B">
        <w:t>Performance of the</w:t>
      </w:r>
      <w:r>
        <w:t xml:space="preserve"> Validation </w:t>
      </w:r>
      <w:r w:rsidRPr="00DE493B">
        <w:t>model</w:t>
      </w:r>
      <w:r>
        <w:t>s.</w:t>
      </w:r>
    </w:p>
    <w:tbl>
      <w:tblPr>
        <w:tblW w:w="4770" w:type="dxa"/>
        <w:jc w:val="center"/>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3690"/>
        <w:gridCol w:w="1080"/>
      </w:tblGrid>
      <w:tr w:rsidR="003E1FAD" w:rsidRPr="003E1FAD" w14:paraId="665BDF66" w14:textId="77777777" w:rsidTr="003E1FAD">
        <w:trPr>
          <w:trHeight w:val="175"/>
          <w:jc w:val="center"/>
        </w:trPr>
        <w:tc>
          <w:tcPr>
            <w:tcW w:w="3690" w:type="dxa"/>
            <w:tcBorders>
              <w:top w:val="single" w:sz="4" w:space="0" w:color="auto"/>
              <w:bottom w:val="single" w:sz="4" w:space="0" w:color="auto"/>
            </w:tcBorders>
            <w:vAlign w:val="center"/>
          </w:tcPr>
          <w:p w14:paraId="5DE83892" w14:textId="77777777" w:rsidR="003E1FAD" w:rsidRPr="003E1FAD" w:rsidRDefault="003E1FAD" w:rsidP="003E1FAD">
            <w:pPr>
              <w:jc w:val="center"/>
              <w:rPr>
                <w:sz w:val="20"/>
                <w:szCs w:val="20"/>
              </w:rPr>
            </w:pPr>
            <w:r w:rsidRPr="003E1FAD">
              <w:rPr>
                <w:sz w:val="20"/>
                <w:szCs w:val="20"/>
              </w:rPr>
              <w:t>Architecture</w:t>
            </w:r>
          </w:p>
        </w:tc>
        <w:tc>
          <w:tcPr>
            <w:tcW w:w="1080" w:type="dxa"/>
            <w:tcBorders>
              <w:top w:val="single" w:sz="4" w:space="0" w:color="auto"/>
              <w:bottom w:val="single" w:sz="4" w:space="0" w:color="auto"/>
            </w:tcBorders>
            <w:vAlign w:val="center"/>
          </w:tcPr>
          <w:p w14:paraId="150B1CC8" w14:textId="2BE8076D" w:rsidR="003E1FAD" w:rsidRPr="003E1FAD" w:rsidRDefault="003E1FAD" w:rsidP="003E1FAD">
            <w:pPr>
              <w:jc w:val="center"/>
              <w:rPr>
                <w:sz w:val="20"/>
                <w:szCs w:val="20"/>
              </w:rPr>
            </w:pPr>
            <w:r>
              <w:rPr>
                <w:sz w:val="20"/>
                <w:szCs w:val="20"/>
              </w:rPr>
              <w:t>A</w:t>
            </w:r>
            <w:r w:rsidRPr="003E1FAD">
              <w:rPr>
                <w:sz w:val="20"/>
                <w:szCs w:val="20"/>
              </w:rPr>
              <w:t>ccuracy</w:t>
            </w:r>
          </w:p>
        </w:tc>
      </w:tr>
      <w:tr w:rsidR="003E1FAD" w:rsidRPr="003E1FAD" w14:paraId="6D7CCAFD" w14:textId="77777777" w:rsidTr="003E1FAD">
        <w:trPr>
          <w:trHeight w:val="241"/>
          <w:jc w:val="center"/>
        </w:trPr>
        <w:tc>
          <w:tcPr>
            <w:tcW w:w="3690" w:type="dxa"/>
            <w:tcBorders>
              <w:top w:val="single" w:sz="4" w:space="0" w:color="auto"/>
            </w:tcBorders>
            <w:vAlign w:val="center"/>
          </w:tcPr>
          <w:p w14:paraId="6D96357A" w14:textId="77777777" w:rsidR="003E1FAD" w:rsidRPr="003E1FAD" w:rsidRDefault="003E1FAD" w:rsidP="003E1FAD">
            <w:pPr>
              <w:jc w:val="center"/>
              <w:rPr>
                <w:sz w:val="20"/>
                <w:szCs w:val="20"/>
              </w:rPr>
            </w:pPr>
            <w:r w:rsidRPr="003E1FAD">
              <w:rPr>
                <w:sz w:val="20"/>
                <w:szCs w:val="20"/>
              </w:rPr>
              <w:t>es_core_news_sm</w:t>
            </w:r>
          </w:p>
        </w:tc>
        <w:tc>
          <w:tcPr>
            <w:tcW w:w="1080" w:type="dxa"/>
            <w:tcBorders>
              <w:top w:val="single" w:sz="4" w:space="0" w:color="auto"/>
            </w:tcBorders>
            <w:vAlign w:val="center"/>
          </w:tcPr>
          <w:p w14:paraId="12C36816" w14:textId="77777777" w:rsidR="003E1FAD" w:rsidRPr="003E1FAD" w:rsidRDefault="003E1FAD" w:rsidP="003E1FAD">
            <w:pPr>
              <w:jc w:val="center"/>
              <w:rPr>
                <w:sz w:val="20"/>
                <w:szCs w:val="20"/>
              </w:rPr>
            </w:pPr>
            <w:r w:rsidRPr="003E1FAD">
              <w:rPr>
                <w:sz w:val="20"/>
                <w:szCs w:val="20"/>
              </w:rPr>
              <w:t>0.90</w:t>
            </w:r>
          </w:p>
        </w:tc>
      </w:tr>
      <w:tr w:rsidR="003E1FAD" w:rsidRPr="003E1FAD" w14:paraId="484263E6" w14:textId="77777777" w:rsidTr="003E1FAD">
        <w:trPr>
          <w:trHeight w:val="241"/>
          <w:jc w:val="center"/>
        </w:trPr>
        <w:tc>
          <w:tcPr>
            <w:tcW w:w="3690" w:type="dxa"/>
            <w:vAlign w:val="center"/>
          </w:tcPr>
          <w:p w14:paraId="6784322F" w14:textId="77777777" w:rsidR="003E1FAD" w:rsidRPr="003E1FAD" w:rsidRDefault="003E1FAD" w:rsidP="003E1FAD">
            <w:pPr>
              <w:jc w:val="center"/>
              <w:rPr>
                <w:sz w:val="20"/>
                <w:szCs w:val="20"/>
              </w:rPr>
            </w:pPr>
            <w:r w:rsidRPr="003E1FAD">
              <w:rPr>
                <w:sz w:val="20"/>
                <w:szCs w:val="20"/>
              </w:rPr>
              <w:t>BETO</w:t>
            </w:r>
          </w:p>
        </w:tc>
        <w:tc>
          <w:tcPr>
            <w:tcW w:w="1080" w:type="dxa"/>
            <w:vAlign w:val="center"/>
          </w:tcPr>
          <w:p w14:paraId="18607A59" w14:textId="77777777" w:rsidR="003E1FAD" w:rsidRPr="003E1FAD" w:rsidRDefault="003E1FAD" w:rsidP="003E1FAD">
            <w:pPr>
              <w:jc w:val="center"/>
              <w:rPr>
                <w:sz w:val="20"/>
                <w:szCs w:val="20"/>
              </w:rPr>
            </w:pPr>
            <w:r w:rsidRPr="003E1FAD">
              <w:rPr>
                <w:sz w:val="20"/>
                <w:szCs w:val="20"/>
              </w:rPr>
              <w:t>0.81</w:t>
            </w:r>
          </w:p>
        </w:tc>
      </w:tr>
      <w:tr w:rsidR="003E1FAD" w:rsidRPr="003E1FAD" w14:paraId="66AC678B" w14:textId="77777777" w:rsidTr="003E1FAD">
        <w:trPr>
          <w:trHeight w:val="241"/>
          <w:jc w:val="center"/>
        </w:trPr>
        <w:tc>
          <w:tcPr>
            <w:tcW w:w="3690" w:type="dxa"/>
            <w:vAlign w:val="center"/>
          </w:tcPr>
          <w:p w14:paraId="35FF57E8" w14:textId="77777777" w:rsidR="003E1FAD" w:rsidRPr="003E1FAD" w:rsidRDefault="003E1FAD" w:rsidP="003E1FAD">
            <w:pPr>
              <w:jc w:val="center"/>
              <w:rPr>
                <w:sz w:val="20"/>
                <w:szCs w:val="20"/>
              </w:rPr>
            </w:pPr>
            <w:r w:rsidRPr="003E1FAD">
              <w:rPr>
                <w:sz w:val="20"/>
                <w:szCs w:val="20"/>
              </w:rPr>
              <w:t>BERT-base multilingual-uncased-sentiment</w:t>
            </w:r>
          </w:p>
        </w:tc>
        <w:tc>
          <w:tcPr>
            <w:tcW w:w="1080" w:type="dxa"/>
            <w:vAlign w:val="center"/>
          </w:tcPr>
          <w:p w14:paraId="5B01948A" w14:textId="77777777" w:rsidR="003E1FAD" w:rsidRPr="003E1FAD" w:rsidRDefault="003E1FAD" w:rsidP="003E1FAD">
            <w:pPr>
              <w:jc w:val="center"/>
              <w:rPr>
                <w:sz w:val="20"/>
                <w:szCs w:val="20"/>
              </w:rPr>
            </w:pPr>
            <w:r w:rsidRPr="003E1FAD">
              <w:rPr>
                <w:sz w:val="20"/>
                <w:szCs w:val="20"/>
              </w:rPr>
              <w:t>0.84</w:t>
            </w:r>
          </w:p>
        </w:tc>
      </w:tr>
    </w:tbl>
    <w:p w14:paraId="7B2081CD" w14:textId="77777777" w:rsidR="006D6A87" w:rsidRPr="006D6A87" w:rsidRDefault="006D6A87" w:rsidP="006D6A87"/>
    <w:p w14:paraId="66B4C52F" w14:textId="4A9EBC40" w:rsidR="007C0C13" w:rsidRDefault="007C0C13" w:rsidP="007C0C13">
      <w:pPr>
        <w:pStyle w:val="Heading20"/>
        <w:numPr>
          <w:ilvl w:val="0"/>
          <w:numId w:val="3"/>
        </w:numPr>
      </w:pPr>
      <w:r>
        <w:t>T</w:t>
      </w:r>
      <w:r>
        <w:t>one and topic identification</w:t>
      </w:r>
    </w:p>
    <w:p w14:paraId="2D62F62C" w14:textId="77777777" w:rsidR="007C0C13" w:rsidRDefault="007C0C13" w:rsidP="007F7875"/>
    <w:p w14:paraId="62BDADD1" w14:textId="0F56802D" w:rsidR="007F7875" w:rsidRDefault="007F7875" w:rsidP="007F7875">
      <w:r>
        <w:t xml:space="preserve">The 2,991 tweets identified as relevant from the previous section were manually labeled to </w:t>
      </w:r>
      <w:r w:rsidRPr="00BF6993">
        <w:t>classif</w:t>
      </w:r>
      <w:r>
        <w:t>y the subject of the tweet and tone</w:t>
      </w:r>
      <w:r w:rsidRPr="00BF6993">
        <w:t xml:space="preserve"> of the terms </w:t>
      </w:r>
      <w:r w:rsidRPr="002B3B62">
        <w:rPr>
          <w:i/>
          <w:iCs/>
        </w:rPr>
        <w:t>veneco</w:t>
      </w:r>
      <w:r w:rsidRPr="00BF6993">
        <w:t xml:space="preserve"> and </w:t>
      </w:r>
      <w:r w:rsidRPr="002B3B62">
        <w:rPr>
          <w:i/>
          <w:iCs/>
        </w:rPr>
        <w:t>veneca</w:t>
      </w:r>
      <w:r>
        <w:t xml:space="preserve">. </w:t>
      </w:r>
      <w:r w:rsidRPr="00BF6993">
        <w:t xml:space="preserve">Two coders </w:t>
      </w:r>
      <w:r>
        <w:t>labeled tweets separately, t</w:t>
      </w:r>
      <w:r w:rsidRPr="00BF6993">
        <w:t xml:space="preserve">he degree of agreement between the two labelers was measured to </w:t>
      </w:r>
      <w:r w:rsidRPr="00973AC6">
        <w:t>be 60%, a</w:t>
      </w:r>
      <w:r w:rsidRPr="00BF6993">
        <w:t xml:space="preserve">nd one of the </w:t>
      </w:r>
      <w:r>
        <w:t xml:space="preserve">two </w:t>
      </w:r>
      <w:r w:rsidRPr="00BF6993">
        <w:t>labeled datasets was randomly selected for subsequent analysis.</w:t>
      </w:r>
      <w:r>
        <w:t xml:space="preserve"> 60% is a fair value considering the difficulty of labeling sentiment expression</w:t>
      </w:r>
      <w:r w:rsidRPr="00973AC6">
        <w:t xml:space="preserve"> as subjective interpretation</w:t>
      </w:r>
      <w:r>
        <w:t>s can affect this agreement. The results were built with the labels of that selected dataset.</w:t>
      </w:r>
    </w:p>
    <w:p w14:paraId="21C223F0" w14:textId="77777777" w:rsidR="007F7875" w:rsidRDefault="007F7875" w:rsidP="007F7875">
      <w:r>
        <w:t xml:space="preserve">Since we are only interested in tweets that are related to migrants, we classified the subject of the tweet in one of the seven categories: </w:t>
      </w:r>
      <w:r w:rsidRPr="001047B6">
        <w:rPr>
          <w:i/>
          <w:iCs/>
        </w:rPr>
        <w:t>geopolitics, government, migrants, locals, media, migration</w:t>
      </w:r>
      <w:r>
        <w:t xml:space="preserve">, and </w:t>
      </w:r>
      <w:r w:rsidRPr="001047B6">
        <w:rPr>
          <w:i/>
          <w:iCs/>
        </w:rPr>
        <w:t>other</w:t>
      </w:r>
      <w:r>
        <w:rPr>
          <w:i/>
          <w:iCs/>
        </w:rPr>
        <w:t xml:space="preserve">. </w:t>
      </w:r>
      <w:r>
        <w:t xml:space="preserve">Filtered only for </w:t>
      </w:r>
      <w:r>
        <w:rPr>
          <w:i/>
          <w:iCs/>
        </w:rPr>
        <w:t>migrants,</w:t>
      </w:r>
      <w:r>
        <w:t xml:space="preserve"> only 1,531 tweets were identified to be actually about them.  </w:t>
      </w:r>
    </w:p>
    <w:p w14:paraId="694E29B5" w14:textId="136B4CD7" w:rsidR="007F7875" w:rsidRDefault="007F7875" w:rsidP="007F7875">
      <w:r>
        <w:t>The t</w:t>
      </w:r>
      <w:r w:rsidRPr="00BF6993">
        <w:t xml:space="preserve">one </w:t>
      </w:r>
      <w:r>
        <w:t xml:space="preserve">was manually classified </w:t>
      </w:r>
      <w:r w:rsidRPr="00BF6993">
        <w:t>along a Likert scale [ -3 (extremely negative), 3 (extremely positive)], where 0 represents neutral. The labeling criteria that our team established through discussion and consensus are shown in</w:t>
      </w:r>
      <w:r>
        <w:t xml:space="preserve"> </w:t>
      </w:r>
      <w:r>
        <w:fldChar w:fldCharType="begin"/>
      </w:r>
      <w:r>
        <w:instrText xml:space="preserve"> REF _Ref167182368 \h </w:instrText>
      </w:r>
      <w:r>
        <w:fldChar w:fldCharType="separate"/>
      </w:r>
      <w:r>
        <w:t xml:space="preserve">Figure </w:t>
      </w:r>
      <w:r>
        <w:rPr>
          <w:noProof/>
        </w:rPr>
        <w:t>3</w:t>
      </w:r>
      <w:r>
        <w:fldChar w:fldCharType="end"/>
      </w:r>
      <w:r>
        <w:t>.</w:t>
      </w:r>
    </w:p>
    <w:p w14:paraId="2373B7E2" w14:textId="77777777" w:rsidR="00374866" w:rsidRDefault="00374866" w:rsidP="00374866">
      <w:pPr>
        <w:keepNext/>
        <w:jc w:val="center"/>
      </w:pPr>
      <w:r>
        <w:rPr>
          <w:noProof/>
        </w:rPr>
        <w:drawing>
          <wp:inline distT="0" distB="0" distL="0" distR="0" wp14:anchorId="33F63F81" wp14:editId="484E133A">
            <wp:extent cx="4587640" cy="2481772"/>
            <wp:effectExtent l="0" t="0" r="3810" b="0"/>
            <wp:docPr id="1412693590" name="Picture 1412693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693590" name="Picture 1412693590"/>
                    <pic:cNvPicPr>
                      <a:picLocks noChangeAspect="1" noChangeArrowheads="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bwMode="auto">
                    <a:xfrm>
                      <a:off x="0" y="0"/>
                      <a:ext cx="4587640" cy="2481772"/>
                    </a:xfrm>
                    <a:prstGeom prst="rect">
                      <a:avLst/>
                    </a:prstGeom>
                  </pic:spPr>
                </pic:pic>
              </a:graphicData>
            </a:graphic>
          </wp:inline>
        </w:drawing>
      </w:r>
    </w:p>
    <w:p w14:paraId="29621CC3" w14:textId="5560E4AA" w:rsidR="00374866" w:rsidRPr="00D2661D" w:rsidRDefault="00374866" w:rsidP="00374866">
      <w:pPr>
        <w:pStyle w:val="Caption"/>
      </w:pPr>
      <w:bookmarkStart w:id="4" w:name="_Ref167182368"/>
      <w:r>
        <w:t xml:space="preserve">Figure </w:t>
      </w:r>
      <w:r>
        <w:fldChar w:fldCharType="begin"/>
      </w:r>
      <w:r>
        <w:instrText xml:space="preserve"> SEQ Figure \* ARABIC </w:instrText>
      </w:r>
      <w:r>
        <w:fldChar w:fldCharType="separate"/>
      </w:r>
      <w:r w:rsidR="00C16FBD">
        <w:rPr>
          <w:noProof/>
        </w:rPr>
        <w:t>4</w:t>
      </w:r>
      <w:r>
        <w:rPr>
          <w:noProof/>
        </w:rPr>
        <w:fldChar w:fldCharType="end"/>
      </w:r>
      <w:bookmarkEnd w:id="4"/>
      <w:r>
        <w:t>. Criteria used for the tone scale labeling.</w:t>
      </w:r>
    </w:p>
    <w:p w14:paraId="0BCB0371" w14:textId="77777777" w:rsidR="00F74736" w:rsidRDefault="00F74736" w:rsidP="00F74736">
      <w:r>
        <w:t>After the filtering, this table shows how many tweets were used for every model training and testing. We used 70% of them for training and 30% for testing.</w:t>
      </w:r>
    </w:p>
    <w:tbl>
      <w:tblPr>
        <w:tblW w:w="5130" w:type="dxa"/>
        <w:jc w:val="center"/>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1260"/>
        <w:gridCol w:w="1440"/>
        <w:gridCol w:w="1350"/>
        <w:gridCol w:w="1080"/>
      </w:tblGrid>
      <w:tr w:rsidR="00615F1F" w:rsidRPr="003E1FAD" w14:paraId="3702F432" w14:textId="73CDBF1F" w:rsidTr="00615F1F">
        <w:trPr>
          <w:trHeight w:val="175"/>
          <w:jc w:val="center"/>
        </w:trPr>
        <w:tc>
          <w:tcPr>
            <w:tcW w:w="1260" w:type="dxa"/>
            <w:tcBorders>
              <w:top w:val="single" w:sz="4" w:space="0" w:color="auto"/>
              <w:bottom w:val="single" w:sz="4" w:space="0" w:color="auto"/>
            </w:tcBorders>
          </w:tcPr>
          <w:p w14:paraId="499E3537" w14:textId="2E626A98" w:rsidR="00615F1F" w:rsidRPr="00615F1F" w:rsidRDefault="00615F1F" w:rsidP="00615F1F">
            <w:pPr>
              <w:jc w:val="center"/>
            </w:pPr>
            <w:r w:rsidRPr="00615F1F">
              <w:t>Model</w:t>
            </w:r>
          </w:p>
        </w:tc>
        <w:tc>
          <w:tcPr>
            <w:tcW w:w="1440" w:type="dxa"/>
            <w:tcBorders>
              <w:top w:val="single" w:sz="4" w:space="0" w:color="auto"/>
              <w:bottom w:val="single" w:sz="4" w:space="0" w:color="auto"/>
            </w:tcBorders>
          </w:tcPr>
          <w:p w14:paraId="556C4E41" w14:textId="65CD7D67" w:rsidR="00615F1F" w:rsidRPr="00615F1F" w:rsidRDefault="00615F1F" w:rsidP="00615F1F">
            <w:pPr>
              <w:jc w:val="center"/>
            </w:pPr>
            <w:r w:rsidRPr="00615F1F">
              <w:t>Training size</w:t>
            </w:r>
          </w:p>
        </w:tc>
        <w:tc>
          <w:tcPr>
            <w:tcW w:w="1350" w:type="dxa"/>
            <w:tcBorders>
              <w:top w:val="single" w:sz="4" w:space="0" w:color="auto"/>
              <w:bottom w:val="single" w:sz="4" w:space="0" w:color="auto"/>
            </w:tcBorders>
          </w:tcPr>
          <w:p w14:paraId="3729FD86" w14:textId="1750BBB3" w:rsidR="00615F1F" w:rsidRPr="00615F1F" w:rsidRDefault="00615F1F" w:rsidP="00615F1F">
            <w:pPr>
              <w:jc w:val="center"/>
            </w:pPr>
            <w:r w:rsidRPr="00615F1F">
              <w:t>Testing size</w:t>
            </w:r>
          </w:p>
        </w:tc>
        <w:tc>
          <w:tcPr>
            <w:tcW w:w="1080" w:type="dxa"/>
            <w:tcBorders>
              <w:top w:val="single" w:sz="4" w:space="0" w:color="auto"/>
              <w:bottom w:val="single" w:sz="4" w:space="0" w:color="auto"/>
            </w:tcBorders>
          </w:tcPr>
          <w:p w14:paraId="60EFE1DB" w14:textId="0F3D8F5B" w:rsidR="00615F1F" w:rsidRPr="00615F1F" w:rsidRDefault="00615F1F" w:rsidP="00615F1F">
            <w:pPr>
              <w:jc w:val="center"/>
            </w:pPr>
            <w:r w:rsidRPr="00615F1F">
              <w:t>Total size</w:t>
            </w:r>
          </w:p>
        </w:tc>
      </w:tr>
      <w:tr w:rsidR="00615F1F" w:rsidRPr="003E1FAD" w14:paraId="022EB11E" w14:textId="40FE9541" w:rsidTr="00615F1F">
        <w:trPr>
          <w:trHeight w:val="241"/>
          <w:jc w:val="center"/>
        </w:trPr>
        <w:tc>
          <w:tcPr>
            <w:tcW w:w="1260" w:type="dxa"/>
            <w:tcBorders>
              <w:top w:val="single" w:sz="4" w:space="0" w:color="auto"/>
            </w:tcBorders>
          </w:tcPr>
          <w:p w14:paraId="075F012D" w14:textId="658B8B94" w:rsidR="00615F1F" w:rsidRPr="00615F1F" w:rsidRDefault="00615F1F" w:rsidP="00615F1F">
            <w:pPr>
              <w:jc w:val="center"/>
            </w:pPr>
            <w:r w:rsidRPr="00615F1F">
              <w:lastRenderedPageBreak/>
              <w:t>Subject</w:t>
            </w:r>
          </w:p>
        </w:tc>
        <w:tc>
          <w:tcPr>
            <w:tcW w:w="1440" w:type="dxa"/>
            <w:tcBorders>
              <w:top w:val="single" w:sz="4" w:space="0" w:color="auto"/>
            </w:tcBorders>
          </w:tcPr>
          <w:p w14:paraId="62BCDB1C" w14:textId="23160BF1" w:rsidR="00615F1F" w:rsidRPr="00615F1F" w:rsidRDefault="00615F1F" w:rsidP="00615F1F">
            <w:pPr>
              <w:jc w:val="center"/>
            </w:pPr>
            <w:r w:rsidRPr="00615F1F">
              <w:t>824</w:t>
            </w:r>
          </w:p>
        </w:tc>
        <w:tc>
          <w:tcPr>
            <w:tcW w:w="1350" w:type="dxa"/>
            <w:tcBorders>
              <w:top w:val="single" w:sz="4" w:space="0" w:color="auto"/>
            </w:tcBorders>
          </w:tcPr>
          <w:p w14:paraId="01B0BE13" w14:textId="1FD4ECA7" w:rsidR="00615F1F" w:rsidRPr="00615F1F" w:rsidRDefault="00615F1F" w:rsidP="00615F1F">
            <w:pPr>
              <w:jc w:val="center"/>
            </w:pPr>
            <w:r w:rsidRPr="00615F1F">
              <w:t>356</w:t>
            </w:r>
          </w:p>
        </w:tc>
        <w:tc>
          <w:tcPr>
            <w:tcW w:w="1080" w:type="dxa"/>
            <w:tcBorders>
              <w:top w:val="single" w:sz="4" w:space="0" w:color="auto"/>
            </w:tcBorders>
          </w:tcPr>
          <w:p w14:paraId="7478A21C" w14:textId="46877CD0" w:rsidR="00615F1F" w:rsidRPr="00615F1F" w:rsidRDefault="00615F1F" w:rsidP="00615F1F">
            <w:pPr>
              <w:jc w:val="center"/>
            </w:pPr>
            <w:r w:rsidRPr="00615F1F">
              <w:t>1180</w:t>
            </w:r>
          </w:p>
        </w:tc>
      </w:tr>
      <w:tr w:rsidR="00615F1F" w:rsidRPr="003E1FAD" w14:paraId="7E9A1D79" w14:textId="38E6023E" w:rsidTr="00615F1F">
        <w:trPr>
          <w:trHeight w:val="241"/>
          <w:jc w:val="center"/>
        </w:trPr>
        <w:tc>
          <w:tcPr>
            <w:tcW w:w="1260" w:type="dxa"/>
          </w:tcPr>
          <w:p w14:paraId="544D8D9C" w14:textId="384AED8A" w:rsidR="00615F1F" w:rsidRPr="00615F1F" w:rsidRDefault="00615F1F" w:rsidP="00615F1F">
            <w:pPr>
              <w:jc w:val="center"/>
            </w:pPr>
            <w:r w:rsidRPr="00615F1F">
              <w:t>Tone</w:t>
            </w:r>
          </w:p>
        </w:tc>
        <w:tc>
          <w:tcPr>
            <w:tcW w:w="1440" w:type="dxa"/>
          </w:tcPr>
          <w:p w14:paraId="3E3E7EFA" w14:textId="527F85D2" w:rsidR="00615F1F" w:rsidRPr="00615F1F" w:rsidRDefault="00615F1F" w:rsidP="00615F1F">
            <w:pPr>
              <w:jc w:val="center"/>
            </w:pPr>
            <w:r w:rsidRPr="00615F1F">
              <w:t>1344</w:t>
            </w:r>
          </w:p>
        </w:tc>
        <w:tc>
          <w:tcPr>
            <w:tcW w:w="1350" w:type="dxa"/>
          </w:tcPr>
          <w:p w14:paraId="6AF0E8B3" w14:textId="013DA3CE" w:rsidR="00615F1F" w:rsidRPr="00615F1F" w:rsidRDefault="00615F1F" w:rsidP="00615F1F">
            <w:pPr>
              <w:jc w:val="center"/>
            </w:pPr>
            <w:r w:rsidRPr="00615F1F">
              <w:t>576</w:t>
            </w:r>
          </w:p>
        </w:tc>
        <w:tc>
          <w:tcPr>
            <w:tcW w:w="1080" w:type="dxa"/>
          </w:tcPr>
          <w:p w14:paraId="371C159C" w14:textId="34C1D97F" w:rsidR="00615F1F" w:rsidRPr="00615F1F" w:rsidRDefault="00615F1F" w:rsidP="00615F1F">
            <w:pPr>
              <w:jc w:val="center"/>
            </w:pPr>
            <w:r w:rsidRPr="00615F1F">
              <w:t>1920</w:t>
            </w:r>
          </w:p>
        </w:tc>
      </w:tr>
    </w:tbl>
    <w:p w14:paraId="16FC791B" w14:textId="77777777" w:rsidR="009672E6" w:rsidRPr="009672E6" w:rsidRDefault="009672E6" w:rsidP="009672E6"/>
    <w:p w14:paraId="67514ACB" w14:textId="2E84F9DC" w:rsidR="00E474FF" w:rsidRDefault="00E474FF" w:rsidP="00E474FF">
      <w:pPr>
        <w:pStyle w:val="Heading20"/>
        <w:numPr>
          <w:ilvl w:val="0"/>
          <w:numId w:val="3"/>
        </w:numPr>
      </w:pPr>
      <w:r>
        <w:t>Temporal and spatiotemporal analysis of tone</w:t>
      </w:r>
    </w:p>
    <w:p w14:paraId="651C5201" w14:textId="21E180AF" w:rsidR="005C6A41" w:rsidRDefault="005C6A41" w:rsidP="005C6A41">
      <w:r>
        <w:t xml:space="preserve">Sentiment analysis determines whether data is positive, negative, or neutral. The proportion of tweets with every type of tone was graphed in </w:t>
      </w:r>
      <w:r>
        <w:fldChar w:fldCharType="begin"/>
      </w:r>
      <w:r>
        <w:instrText xml:space="preserve"> REF _Ref117862127 \h </w:instrText>
      </w:r>
      <w:r>
        <w:fldChar w:fldCharType="separate"/>
      </w:r>
      <w:r w:rsidR="00DE20F0">
        <w:t xml:space="preserve">Figure </w:t>
      </w:r>
      <w:r w:rsidR="00DE20F0">
        <w:rPr>
          <w:noProof/>
        </w:rPr>
        <w:t>4</w:t>
      </w:r>
      <w:r>
        <w:fldChar w:fldCharType="end"/>
      </w:r>
      <w:r>
        <w:t xml:space="preserve"> and </w:t>
      </w:r>
      <w:r>
        <w:fldChar w:fldCharType="begin"/>
      </w:r>
      <w:r>
        <w:instrText xml:space="preserve"> REF _Ref117862130 \h </w:instrText>
      </w:r>
      <w:r>
        <w:fldChar w:fldCharType="separate"/>
      </w:r>
      <w:r w:rsidR="00DE20F0" w:rsidRPr="00AD7781">
        <w:t xml:space="preserve">Figure </w:t>
      </w:r>
      <w:r w:rsidR="00DE20F0">
        <w:rPr>
          <w:noProof/>
        </w:rPr>
        <w:t>5</w:t>
      </w:r>
      <w:r>
        <w:fldChar w:fldCharType="end"/>
      </w:r>
      <w:r>
        <w:t xml:space="preserve">. </w:t>
      </w:r>
      <w:r>
        <w:fldChar w:fldCharType="begin"/>
      </w:r>
      <w:r>
        <w:instrText xml:space="preserve"> REF _Ref117862127 \h </w:instrText>
      </w:r>
      <w:r>
        <w:fldChar w:fldCharType="separate"/>
      </w:r>
      <w:r w:rsidR="00DE20F0">
        <w:t xml:space="preserve">Figure </w:t>
      </w:r>
      <w:r w:rsidR="00DE20F0">
        <w:rPr>
          <w:noProof/>
        </w:rPr>
        <w:t>4</w:t>
      </w:r>
      <w:r>
        <w:fldChar w:fldCharType="end"/>
      </w:r>
      <w:r>
        <w:t xml:space="preserve"> shows this proportion only for the unique tweets, omitting the retweets. The mean proportion of negative tweets is 55%, neutrals are 25% and positives are 20</w:t>
      </w:r>
      <w:r w:rsidRPr="00E93EFD">
        <w:t xml:space="preserve">%. </w:t>
      </w:r>
      <w:r w:rsidRPr="00E93EFD">
        <w:fldChar w:fldCharType="begin"/>
      </w:r>
      <w:r w:rsidRPr="00E93EFD">
        <w:instrText xml:space="preserve"> REF _Ref117862130 \h </w:instrText>
      </w:r>
      <w:r w:rsidRPr="00E93EFD">
        <w:fldChar w:fldCharType="separate"/>
      </w:r>
      <w:r w:rsidRPr="00E93EFD">
        <w:t>Figure 8</w:t>
      </w:r>
      <w:r w:rsidRPr="00E93EFD">
        <w:fldChar w:fldCharType="end"/>
      </w:r>
      <w:r>
        <w:t xml:space="preserve"> shows the proportion among all the tweets. The impact of retweets in the tone proportion can be noticeable given the diminishment to 44% the portion of negative tweets and was driven by an increasing in the portion of neutral tweets to 35%.</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1A419B" w14:paraId="63615806" w14:textId="77777777" w:rsidTr="00284FF0">
        <w:trPr>
          <w:jc w:val="center"/>
        </w:trPr>
        <w:tc>
          <w:tcPr>
            <w:tcW w:w="4414" w:type="dxa"/>
          </w:tcPr>
          <w:p w14:paraId="0807B175" w14:textId="77777777" w:rsidR="001A419B" w:rsidRDefault="001A419B" w:rsidP="00284FF0">
            <w:pPr>
              <w:keepNext/>
            </w:pPr>
            <w:r>
              <w:rPr>
                <w:noProof/>
              </w:rPr>
              <w:drawing>
                <wp:inline distT="0" distB="0" distL="0" distR="0" wp14:anchorId="7612E703" wp14:editId="4E355CCB">
                  <wp:extent cx="2386941" cy="1790206"/>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bwMode="auto">
                          <a:xfrm>
                            <a:off x="0" y="0"/>
                            <a:ext cx="2392311" cy="1794234"/>
                          </a:xfrm>
                          <a:prstGeom prst="rect">
                            <a:avLst/>
                          </a:prstGeom>
                        </pic:spPr>
                      </pic:pic>
                    </a:graphicData>
                  </a:graphic>
                </wp:inline>
              </w:drawing>
            </w:r>
          </w:p>
          <w:p w14:paraId="2A2F79FF" w14:textId="52E3694B" w:rsidR="001A419B" w:rsidRDefault="001A419B" w:rsidP="00284FF0">
            <w:pPr>
              <w:pStyle w:val="Caption"/>
            </w:pPr>
            <w:bookmarkStart w:id="5" w:name="_Ref117862127"/>
            <w:r>
              <w:t xml:space="preserve">Figure </w:t>
            </w:r>
            <w:r>
              <w:fldChar w:fldCharType="begin"/>
            </w:r>
            <w:r>
              <w:instrText xml:space="preserve"> SEQ Figure \* ARABIC </w:instrText>
            </w:r>
            <w:r>
              <w:fldChar w:fldCharType="separate"/>
            </w:r>
            <w:r w:rsidR="00C16FBD">
              <w:rPr>
                <w:noProof/>
              </w:rPr>
              <w:t>5</w:t>
            </w:r>
            <w:r>
              <w:rPr>
                <w:noProof/>
              </w:rPr>
              <w:fldChar w:fldCharType="end"/>
            </w:r>
            <w:bookmarkEnd w:id="5"/>
            <w:r>
              <w:t xml:space="preserve">. </w:t>
            </w:r>
            <w:r w:rsidRPr="008706AA">
              <w:t>Tone yearly proportion</w:t>
            </w:r>
            <w:r>
              <w:t xml:space="preserve"> without retweets</w:t>
            </w:r>
            <w:r w:rsidRPr="008706AA">
              <w:t>.</w:t>
            </w:r>
          </w:p>
        </w:tc>
        <w:tc>
          <w:tcPr>
            <w:tcW w:w="4414" w:type="dxa"/>
          </w:tcPr>
          <w:p w14:paraId="7A67F0B8" w14:textId="77777777" w:rsidR="001A419B" w:rsidRDefault="001A419B" w:rsidP="00284FF0">
            <w:pPr>
              <w:keepNext/>
            </w:pPr>
            <w:r>
              <w:rPr>
                <w:noProof/>
              </w:rPr>
              <w:drawing>
                <wp:inline distT="0" distB="0" distL="0" distR="0" wp14:anchorId="7035B794" wp14:editId="45645976">
                  <wp:extent cx="2381002" cy="1775407"/>
                  <wp:effectExtent l="0" t="0" r="635" b="0"/>
                  <wp:docPr id="22" name="Picture 22" descr="A graph of 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graph of a graph showing different colored lines&#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87605" cy="1780331"/>
                          </a:xfrm>
                          <a:prstGeom prst="rect">
                            <a:avLst/>
                          </a:prstGeom>
                          <a:noFill/>
                        </pic:spPr>
                      </pic:pic>
                    </a:graphicData>
                  </a:graphic>
                </wp:inline>
              </w:drawing>
            </w:r>
          </w:p>
          <w:p w14:paraId="008AAED2" w14:textId="60470DBE" w:rsidR="001A419B" w:rsidRDefault="001A419B" w:rsidP="00284FF0">
            <w:pPr>
              <w:pStyle w:val="Caption"/>
              <w:ind w:left="720" w:hanging="720"/>
            </w:pPr>
            <w:bookmarkStart w:id="6" w:name="_Ref117862130"/>
            <w:r w:rsidRPr="00AD7781">
              <w:t xml:space="preserve">Figure </w:t>
            </w:r>
            <w:r>
              <w:fldChar w:fldCharType="begin"/>
            </w:r>
            <w:r>
              <w:instrText xml:space="preserve"> SEQ Figure \* ARABIC </w:instrText>
            </w:r>
            <w:r>
              <w:fldChar w:fldCharType="separate"/>
            </w:r>
            <w:r w:rsidR="00C16FBD">
              <w:rPr>
                <w:noProof/>
              </w:rPr>
              <w:t>6</w:t>
            </w:r>
            <w:r>
              <w:rPr>
                <w:noProof/>
              </w:rPr>
              <w:fldChar w:fldCharType="end"/>
            </w:r>
            <w:bookmarkEnd w:id="6"/>
            <w:r w:rsidRPr="00AD7781">
              <w:t>. Tone yearly proportion.</w:t>
            </w:r>
          </w:p>
        </w:tc>
      </w:tr>
    </w:tbl>
    <w:p w14:paraId="287ABEB1" w14:textId="3AB71FE7" w:rsidR="001A419B" w:rsidRDefault="001A419B" w:rsidP="001A419B">
      <w:r>
        <w:t xml:space="preserve">To measure how big was the impact of retweets in the conversation, </w:t>
      </w:r>
      <w:r>
        <w:fldChar w:fldCharType="begin"/>
      </w:r>
      <w:r>
        <w:instrText xml:space="preserve"> REF _Ref117862634 \h </w:instrText>
      </w:r>
      <w:r>
        <w:fldChar w:fldCharType="separate"/>
      </w:r>
      <w:r w:rsidR="00785914">
        <w:t xml:space="preserve">Figure </w:t>
      </w:r>
      <w:r w:rsidR="00785914">
        <w:rPr>
          <w:noProof/>
        </w:rPr>
        <w:t>6</w:t>
      </w:r>
      <w:r>
        <w:fldChar w:fldCharType="end"/>
      </w:r>
      <w:r>
        <w:t xml:space="preserve"> shows the relative increment in tweets number caused by the insertion of retweets. The neutral tweets are the most impacted by that addition followed by the positive tweets. The negative tweets are less impacted the more negative they are.    </w:t>
      </w:r>
    </w:p>
    <w:p w14:paraId="07F24972" w14:textId="77777777" w:rsidR="001A419B" w:rsidRDefault="001A419B" w:rsidP="001A419B">
      <w:pPr>
        <w:keepNext/>
        <w:jc w:val="center"/>
      </w:pPr>
      <w:r>
        <w:rPr>
          <w:noProof/>
        </w:rPr>
        <w:drawing>
          <wp:inline distT="0" distB="0" distL="0" distR="0" wp14:anchorId="7703D10C" wp14:editId="4AB964FF">
            <wp:extent cx="2802255" cy="1771650"/>
            <wp:effectExtent l="0" t="0" r="0" b="0"/>
            <wp:docPr id="23" name="Picture 2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graph of different colored line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02255" cy="1771650"/>
                    </a:xfrm>
                    <a:prstGeom prst="rect">
                      <a:avLst/>
                    </a:prstGeom>
                    <a:noFill/>
                  </pic:spPr>
                </pic:pic>
              </a:graphicData>
            </a:graphic>
          </wp:inline>
        </w:drawing>
      </w:r>
    </w:p>
    <w:p w14:paraId="74F85647" w14:textId="0B27050A" w:rsidR="001A419B" w:rsidRDefault="001A419B" w:rsidP="001A419B">
      <w:pPr>
        <w:pStyle w:val="Caption"/>
      </w:pPr>
      <w:bookmarkStart w:id="7" w:name="_Ref117862634"/>
      <w:r>
        <w:t xml:space="preserve">Figure </w:t>
      </w:r>
      <w:r>
        <w:fldChar w:fldCharType="begin"/>
      </w:r>
      <w:r>
        <w:instrText xml:space="preserve"> SEQ Figure \* ARABIC </w:instrText>
      </w:r>
      <w:r>
        <w:fldChar w:fldCharType="separate"/>
      </w:r>
      <w:r w:rsidR="00C16FBD">
        <w:rPr>
          <w:noProof/>
        </w:rPr>
        <w:t>7</w:t>
      </w:r>
      <w:r>
        <w:rPr>
          <w:noProof/>
        </w:rPr>
        <w:fldChar w:fldCharType="end"/>
      </w:r>
      <w:bookmarkEnd w:id="7"/>
      <w:r>
        <w:t>. Amplification in tweets tone by retweets by year.</w:t>
      </w:r>
    </w:p>
    <w:p w14:paraId="007A651D" w14:textId="0EC62025" w:rsidR="00AE7A44" w:rsidRDefault="00AE7A44" w:rsidP="00AE7A44">
      <w:r>
        <w:t xml:space="preserve">For the tweets, frustration frequency was captured as number of tweets with negative tone in the specific timeframe. Figures </w:t>
      </w:r>
      <w:r>
        <w:fldChar w:fldCharType="begin"/>
      </w:r>
      <w:r>
        <w:instrText xml:space="preserve"> REF _Ref117581753 \h </w:instrText>
      </w:r>
      <w:r>
        <w:fldChar w:fldCharType="separate"/>
      </w:r>
      <w:r>
        <w:rPr>
          <w:noProof/>
        </w:rPr>
        <w:t>13</w:t>
      </w:r>
      <w:r>
        <w:fldChar w:fldCharType="end"/>
      </w:r>
      <w:r>
        <w:t xml:space="preserve"> and </w:t>
      </w:r>
      <w:r>
        <w:fldChar w:fldCharType="begin"/>
      </w:r>
      <w:r>
        <w:instrText xml:space="preserve"> REF _Ref117581755 \h </w:instrText>
      </w:r>
      <w:r>
        <w:fldChar w:fldCharType="separate"/>
      </w:r>
      <w:r>
        <w:rPr>
          <w:noProof/>
        </w:rPr>
        <w:t>14</w:t>
      </w:r>
      <w:r>
        <w:fldChar w:fldCharType="end"/>
      </w:r>
      <w:r>
        <w:t xml:space="preserve"> show the frequency of negative tweets by every category. The Tweets about migrants were predominant during all years, followed by government and geopolitics. Unusual increases in Tweets about the Colombian government happened in January 2019 and June 2021. The same during March 2020 and October 2020 for migrants. Comparing them with the hate speech frequencies they follow the same pattern, showing the</w:t>
      </w:r>
    </w:p>
    <w:p w14:paraId="7285C626" w14:textId="77777777" w:rsidR="00AE7A44" w:rsidRDefault="00AE7A44" w:rsidP="00AE7A44">
      <w:pPr>
        <w:keepNext/>
        <w:jc w:val="center"/>
      </w:pPr>
      <w:r>
        <w:rPr>
          <w:noProof/>
        </w:rPr>
        <w:lastRenderedPageBreak/>
        <w:drawing>
          <wp:inline distT="0" distB="0" distL="0" distR="0" wp14:anchorId="57722953" wp14:editId="51A84698">
            <wp:extent cx="2827896" cy="1804571"/>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bwMode="auto">
                    <a:xfrm>
                      <a:off x="0" y="0"/>
                      <a:ext cx="2827896" cy="1804571"/>
                    </a:xfrm>
                    <a:prstGeom prst="rect">
                      <a:avLst/>
                    </a:prstGeom>
                  </pic:spPr>
                </pic:pic>
              </a:graphicData>
            </a:graphic>
          </wp:inline>
        </w:drawing>
      </w:r>
    </w:p>
    <w:p w14:paraId="110F9DFD" w14:textId="4C9616D2" w:rsidR="00AE7A44" w:rsidRDefault="00AE7A44" w:rsidP="00AE7A44">
      <w:pPr>
        <w:pStyle w:val="Caption"/>
      </w:pPr>
      <w:bookmarkStart w:id="8" w:name="_Ref117581753"/>
      <w:r>
        <w:t xml:space="preserve">Figure </w:t>
      </w:r>
      <w:r>
        <w:fldChar w:fldCharType="begin"/>
      </w:r>
      <w:r>
        <w:instrText xml:space="preserve"> SEQ Figure \* ARABIC </w:instrText>
      </w:r>
      <w:r>
        <w:fldChar w:fldCharType="separate"/>
      </w:r>
      <w:r w:rsidR="00C16FBD">
        <w:rPr>
          <w:noProof/>
        </w:rPr>
        <w:t>8</w:t>
      </w:r>
      <w:r>
        <w:rPr>
          <w:noProof/>
        </w:rPr>
        <w:fldChar w:fldCharType="end"/>
      </w:r>
      <w:bookmarkEnd w:id="8"/>
      <w:r>
        <w:t xml:space="preserve">. </w:t>
      </w:r>
      <w:bookmarkStart w:id="9" w:name="_Ref117581745"/>
      <w:r>
        <w:t>Yearly frequencies by frustration type</w:t>
      </w:r>
      <w:bookmarkEnd w:id="9"/>
    </w:p>
    <w:p w14:paraId="1F2CAD6E" w14:textId="77777777" w:rsidR="00AE7A44" w:rsidRDefault="00AE7A44" w:rsidP="00AE7A44">
      <w:pPr>
        <w:keepNext/>
        <w:jc w:val="center"/>
      </w:pPr>
      <w:r>
        <w:rPr>
          <w:noProof/>
        </w:rPr>
        <w:drawing>
          <wp:inline distT="0" distB="0" distL="0" distR="0" wp14:anchorId="3FA90F35" wp14:editId="53B943DD">
            <wp:extent cx="5756040" cy="1820212"/>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bwMode="auto">
                    <a:xfrm>
                      <a:off x="0" y="0"/>
                      <a:ext cx="5756040" cy="1820212"/>
                    </a:xfrm>
                    <a:prstGeom prst="rect">
                      <a:avLst/>
                    </a:prstGeom>
                  </pic:spPr>
                </pic:pic>
              </a:graphicData>
            </a:graphic>
          </wp:inline>
        </w:drawing>
      </w:r>
    </w:p>
    <w:p w14:paraId="5FC35EE5" w14:textId="07305EC1" w:rsidR="005C6A41" w:rsidRDefault="00AE7A44" w:rsidP="00615F1F">
      <w:pPr>
        <w:pStyle w:val="Caption"/>
      </w:pPr>
      <w:bookmarkStart w:id="10" w:name="_Ref117581755"/>
      <w:r>
        <w:t xml:space="preserve">Figure </w:t>
      </w:r>
      <w:r>
        <w:fldChar w:fldCharType="begin"/>
      </w:r>
      <w:r>
        <w:instrText xml:space="preserve"> SEQ Figure \* ARABIC </w:instrText>
      </w:r>
      <w:r>
        <w:fldChar w:fldCharType="separate"/>
      </w:r>
      <w:r w:rsidR="00C16FBD">
        <w:rPr>
          <w:noProof/>
        </w:rPr>
        <w:t>9</w:t>
      </w:r>
      <w:r>
        <w:rPr>
          <w:noProof/>
        </w:rPr>
        <w:fldChar w:fldCharType="end"/>
      </w:r>
      <w:bookmarkEnd w:id="10"/>
      <w:r>
        <w:t xml:space="preserve">. Monthly </w:t>
      </w:r>
      <w:r w:rsidRPr="00196420">
        <w:t>frequencies by frustration type</w:t>
      </w:r>
    </w:p>
    <w:p w14:paraId="66BD7D53" w14:textId="77777777" w:rsidR="00615F1F" w:rsidRPr="005C6A41" w:rsidRDefault="00615F1F" w:rsidP="00AE7A44"/>
    <w:p w14:paraId="5968F747" w14:textId="2AF9D423" w:rsidR="00E474FF" w:rsidRDefault="00E474FF" w:rsidP="00E474FF">
      <w:pPr>
        <w:pStyle w:val="Heading20"/>
        <w:numPr>
          <w:ilvl w:val="0"/>
          <w:numId w:val="3"/>
        </w:numPr>
      </w:pPr>
      <w:r>
        <w:t>Social Network analysis</w:t>
      </w:r>
    </w:p>
    <w:p w14:paraId="627469D8" w14:textId="77777777" w:rsidR="00615F1F" w:rsidRPr="00615F1F" w:rsidRDefault="00615F1F" w:rsidP="00615F1F"/>
    <w:p w14:paraId="270670B8" w14:textId="123CB6CA" w:rsidR="00E474FF" w:rsidRDefault="00E474FF" w:rsidP="00E474FF">
      <w:pPr>
        <w:pStyle w:val="Heading20"/>
        <w:numPr>
          <w:ilvl w:val="0"/>
          <w:numId w:val="3"/>
        </w:numPr>
      </w:pPr>
      <w:r>
        <w:t>Temporal Analysis of Pejorative terms</w:t>
      </w:r>
    </w:p>
    <w:p w14:paraId="1686A88F" w14:textId="270D777E" w:rsidR="00021533" w:rsidRPr="00722738" w:rsidRDefault="00021533" w:rsidP="00021533">
      <w:pPr>
        <w:pStyle w:val="heading2"/>
        <w:numPr>
          <w:ilvl w:val="1"/>
          <w:numId w:val="3"/>
        </w:numPr>
      </w:pPr>
      <w:r>
        <w:t xml:space="preserve">Terms usage estimation </w:t>
      </w:r>
    </w:p>
    <w:p w14:paraId="46FD42C0" w14:textId="3EB4F241" w:rsidR="00021533" w:rsidRDefault="00021533" w:rsidP="00021533">
      <w:r w:rsidRPr="00A44715">
        <w:t xml:space="preserve">The monthly and yearly distribution of tweets of the terms </w:t>
      </w:r>
      <w:r w:rsidRPr="002B3B62">
        <w:rPr>
          <w:i/>
          <w:iCs/>
        </w:rPr>
        <w:t>veneco</w:t>
      </w:r>
      <w:r w:rsidRPr="00A44715">
        <w:t xml:space="preserve"> and </w:t>
      </w:r>
      <w:r w:rsidRPr="002B3B62">
        <w:rPr>
          <w:i/>
          <w:iCs/>
        </w:rPr>
        <w:t>veneca</w:t>
      </w:r>
      <w:r w:rsidRPr="00A44715">
        <w:t xml:space="preserve"> are presented </w:t>
      </w:r>
      <w:r>
        <w:t xml:space="preserve">in </w:t>
      </w:r>
      <w:r>
        <w:fldChar w:fldCharType="begin"/>
      </w:r>
      <w:r>
        <w:instrText xml:space="preserve"> REF _Ref167182451 \h </w:instrText>
      </w:r>
      <w:r>
        <w:fldChar w:fldCharType="separate"/>
      </w:r>
      <w:r>
        <w:t xml:space="preserve">Figure </w:t>
      </w:r>
      <w:r>
        <w:rPr>
          <w:noProof/>
        </w:rPr>
        <w:t>9</w:t>
      </w:r>
      <w:r>
        <w:fldChar w:fldCharType="end"/>
      </w:r>
      <w:r>
        <w:t>.</w:t>
      </w:r>
    </w:p>
    <w:p w14:paraId="113EBB8B" w14:textId="77777777" w:rsidR="00021533" w:rsidRDefault="00021533" w:rsidP="00615F1F">
      <w:pPr>
        <w:keepNext/>
        <w:jc w:val="center"/>
      </w:pPr>
      <w:r>
        <w:rPr>
          <w:noProof/>
          <w:color w:val="2B579A"/>
          <w:shd w:val="clear" w:color="auto" w:fill="E6E6E6"/>
        </w:rPr>
        <w:drawing>
          <wp:inline distT="0" distB="0" distL="0" distR="0" wp14:anchorId="5A881B2E" wp14:editId="3287A84D">
            <wp:extent cx="4135363" cy="1318260"/>
            <wp:effectExtent l="0" t="0" r="0" b="0"/>
            <wp:docPr id="1095972119" name="Picture 1095972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972119" name="Picture 1095972119"/>
                    <pic:cNvPicPr>
                      <a:picLocks noChangeAspect="1" noChangeArrowheads="1"/>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bwMode="auto">
                    <a:xfrm>
                      <a:off x="0" y="0"/>
                      <a:ext cx="4135363" cy="1318260"/>
                    </a:xfrm>
                    <a:prstGeom prst="rect">
                      <a:avLst/>
                    </a:prstGeom>
                  </pic:spPr>
                </pic:pic>
              </a:graphicData>
            </a:graphic>
          </wp:inline>
        </w:drawing>
      </w:r>
    </w:p>
    <w:p w14:paraId="7CF6A08E" w14:textId="79E15543" w:rsidR="00021533" w:rsidRDefault="00021533" w:rsidP="00615F1F">
      <w:pPr>
        <w:pStyle w:val="Caption"/>
      </w:pPr>
      <w:bookmarkStart w:id="11" w:name="_Ref167182451"/>
      <w:r>
        <w:t xml:space="preserve">Figure </w:t>
      </w:r>
      <w:r>
        <w:fldChar w:fldCharType="begin"/>
      </w:r>
      <w:r>
        <w:instrText xml:space="preserve"> SEQ Figure \* ARABIC </w:instrText>
      </w:r>
      <w:r>
        <w:fldChar w:fldCharType="separate"/>
      </w:r>
      <w:r w:rsidR="00C16FBD">
        <w:rPr>
          <w:noProof/>
        </w:rPr>
        <w:t>10</w:t>
      </w:r>
      <w:r>
        <w:fldChar w:fldCharType="end"/>
      </w:r>
      <w:bookmarkEnd w:id="11"/>
      <w:r>
        <w:t xml:space="preserve">. </w:t>
      </w:r>
      <w:r w:rsidRPr="00EC5FAE">
        <w:t>Monthly proportion of tweets containing the terms veneco and veneca.</w:t>
      </w:r>
    </w:p>
    <w:p w14:paraId="1D151757" w14:textId="4FB36D7D" w:rsidR="00021533" w:rsidRDefault="00021533" w:rsidP="00021533">
      <w:r>
        <w:t xml:space="preserve">For the majority of periods, </w:t>
      </w:r>
      <w:r w:rsidRPr="000300E1">
        <w:t xml:space="preserve">the frequency of tweets containing </w:t>
      </w:r>
      <w:r w:rsidRPr="000300E1">
        <w:rPr>
          <w:i/>
          <w:iCs/>
        </w:rPr>
        <w:t>veneco</w:t>
      </w:r>
      <w:r w:rsidRPr="000300E1">
        <w:t xml:space="preserve"> is higher than those containing </w:t>
      </w:r>
      <w:r w:rsidRPr="000300E1">
        <w:rPr>
          <w:i/>
          <w:iCs/>
        </w:rPr>
        <w:t>veneca</w:t>
      </w:r>
      <w:r w:rsidRPr="000300E1">
        <w:t>.</w:t>
      </w:r>
      <w:r>
        <w:t xml:space="preserve"> This could be a result of masculine plurals including mixed male/female groups and is thus more encompassing of a term. Additionally, the proportion of tweets that contain either term is relatively higher in some years than others. Specifically, in 2015, the proportion was at its maximum for </w:t>
      </w:r>
      <w:r w:rsidRPr="00B52F94">
        <w:rPr>
          <w:i/>
          <w:iCs/>
        </w:rPr>
        <w:t>veneco</w:t>
      </w:r>
      <w:r>
        <w:t xml:space="preserve"> (25%) and </w:t>
      </w:r>
      <w:r w:rsidRPr="00B52F94">
        <w:rPr>
          <w:i/>
          <w:iCs/>
        </w:rPr>
        <w:t>veneca</w:t>
      </w:r>
      <w:r>
        <w:rPr>
          <w:i/>
          <w:iCs/>
        </w:rPr>
        <w:t xml:space="preserve"> </w:t>
      </w:r>
      <w:r>
        <w:t xml:space="preserve">(8%), followed by a decrease until 2018 to 5% and 2.5%, respectively. This also corresponds to a time where we observe an increase in the </w:t>
      </w:r>
      <w:r>
        <w:lastRenderedPageBreak/>
        <w:t xml:space="preserve">number of Venezuelans arriving in </w:t>
      </w:r>
      <w:r w:rsidRPr="00C30351">
        <w:t xml:space="preserve">Colombia (see </w:t>
      </w:r>
      <w:r w:rsidR="00C16FBD">
        <w:rPr>
          <w:color w:val="2B579A"/>
          <w:shd w:val="clear" w:color="auto" w:fill="E6E6E6"/>
        </w:rPr>
        <w:fldChar w:fldCharType="begin"/>
      </w:r>
      <w:r w:rsidR="00C16FBD">
        <w:instrText xml:space="preserve"> REF _Ref167189939 \h </w:instrText>
      </w:r>
      <w:r w:rsidR="00C16FBD">
        <w:rPr>
          <w:color w:val="2B579A"/>
          <w:shd w:val="clear" w:color="auto" w:fill="E6E6E6"/>
        </w:rPr>
      </w:r>
      <w:r w:rsidR="00C16FBD">
        <w:rPr>
          <w:color w:val="2B579A"/>
          <w:shd w:val="clear" w:color="auto" w:fill="E6E6E6"/>
        </w:rPr>
        <w:fldChar w:fldCharType="separate"/>
      </w:r>
      <w:r w:rsidR="00C16FBD">
        <w:t xml:space="preserve">Figure </w:t>
      </w:r>
      <w:r w:rsidR="00C16FBD">
        <w:rPr>
          <w:noProof/>
        </w:rPr>
        <w:t>1</w:t>
      </w:r>
      <w:r w:rsidR="00C16FBD">
        <w:rPr>
          <w:color w:val="2B579A"/>
          <w:shd w:val="clear" w:color="auto" w:fill="E6E6E6"/>
        </w:rPr>
        <w:fldChar w:fldCharType="end"/>
      </w:r>
      <w:r w:rsidRPr="00C30351">
        <w:t>)</w:t>
      </w:r>
      <w:r>
        <w:t>, but the rate of arrival tapered off in later years</w:t>
      </w:r>
      <w:r w:rsidRPr="00C30351">
        <w:t>.</w:t>
      </w:r>
      <w:r>
        <w:t xml:space="preserve">  In 2021, the proportions rose again, possibly related to strained resources globally arising from Covid-19 and pandemic shutdowns. These strained resources and social tensions during Covid-19 could result in scapegoating of migrants, thereby leading to increased hate speech towards Venezuelan migrants at that time. </w:t>
      </w:r>
    </w:p>
    <w:p w14:paraId="4D2D3647" w14:textId="77777777" w:rsidR="00021533" w:rsidRDefault="00021533" w:rsidP="00021533">
      <w:r>
        <w:t xml:space="preserve">If we relate the </w:t>
      </w:r>
      <w:r w:rsidRPr="00C13140">
        <w:t xml:space="preserve">proportion of </w:t>
      </w:r>
      <w:r>
        <w:t xml:space="preserve">the term’s </w:t>
      </w:r>
      <w:r w:rsidRPr="00C13140">
        <w:t xml:space="preserve">usage </w:t>
      </w:r>
      <w:r>
        <w:t>to the number of Venezuelan migrants in Colombia, i</w:t>
      </w:r>
      <w:r w:rsidRPr="00C13140">
        <w:t xml:space="preserve">t is rather unusual that the proportion during the period from 2015 to 2018 </w:t>
      </w:r>
      <w:r>
        <w:t>is</w:t>
      </w:r>
      <w:r w:rsidRPr="00C13140">
        <w:t xml:space="preserve"> significantly high</w:t>
      </w:r>
      <w:r>
        <w:t>. G</w:t>
      </w:r>
      <w:r w:rsidRPr="00C13140">
        <w:t xml:space="preserve">iven </w:t>
      </w:r>
      <w:r>
        <w:t>that a</w:t>
      </w:r>
      <w:r w:rsidRPr="00C13140">
        <w:t xml:space="preserve"> substantial increase in the number of Venezuelan migrants </w:t>
      </w:r>
      <w:r>
        <w:t>does not occur until</w:t>
      </w:r>
      <w:r w:rsidRPr="00C13140">
        <w:t xml:space="preserve"> 2018. </w:t>
      </w:r>
    </w:p>
    <w:p w14:paraId="2EE92E51" w14:textId="77777777" w:rsidR="00B41483" w:rsidRDefault="00B41483" w:rsidP="00E474FF"/>
    <w:p w14:paraId="5F8A5F66" w14:textId="4870B0CB" w:rsidR="007F1E1F" w:rsidRDefault="007F1E1F" w:rsidP="007F1E1F">
      <w:r>
        <w:t xml:space="preserve">The monthly </w:t>
      </w:r>
      <w:r w:rsidRPr="003E1811">
        <w:t xml:space="preserve">proportion of negative tone </w:t>
      </w:r>
      <w:r>
        <w:t xml:space="preserve">for both terms is presented in. </w:t>
      </w:r>
      <w:r w:rsidRPr="00F84D0C">
        <w:t xml:space="preserve">In the given context, the tones refer to the emotional tone or sentiment expressed in the tweets containing the terms. The tones can be informative as they provide insight into how the public perceives the terms and the events related to them. For instance, a high proportion of negative tones in tweets containing these terms could suggest negative attitudes towards Venezuelans or the </w:t>
      </w:r>
      <w:r>
        <w:t>humanitarian crisis.</w:t>
      </w:r>
    </w:p>
    <w:p w14:paraId="4395F05A" w14:textId="77777777" w:rsidR="007F1E1F" w:rsidRDefault="007F1E1F" w:rsidP="007F1E1F">
      <w:pPr>
        <w:keepNext/>
        <w:jc w:val="center"/>
      </w:pPr>
      <w:r>
        <w:rPr>
          <w:noProof/>
          <w:color w:val="2B579A"/>
          <w:shd w:val="clear" w:color="auto" w:fill="E6E6E6"/>
        </w:rPr>
        <w:drawing>
          <wp:inline distT="0" distB="0" distL="0" distR="0" wp14:anchorId="0C69FCF5" wp14:editId="5919FC53">
            <wp:extent cx="4340883" cy="1522327"/>
            <wp:effectExtent l="0" t="0" r="2540" b="1905"/>
            <wp:docPr id="940695486" name="Picture 940695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695486" name="Picture 940695486"/>
                    <pic:cNvPicPr>
                      <a:picLocks noChangeAspect="1" noChangeArrowheads="1"/>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rcRect t="1410" b="1410"/>
                    <a:stretch>
                      <a:fillRect/>
                    </a:stretch>
                  </pic:blipFill>
                  <pic:spPr bwMode="auto">
                    <a:xfrm>
                      <a:off x="0" y="0"/>
                      <a:ext cx="4340883" cy="1522327"/>
                    </a:xfrm>
                    <a:prstGeom prst="rect">
                      <a:avLst/>
                    </a:prstGeom>
                    <a:extLst>
                      <a:ext uri="{53640926-AAD7-44D8-BBD7-CCE9431645EC}">
                        <a14:shadowObscured xmlns:a14="http://schemas.microsoft.com/office/drawing/2010/main"/>
                      </a:ext>
                    </a:extLst>
                  </pic:spPr>
                </pic:pic>
              </a:graphicData>
            </a:graphic>
          </wp:inline>
        </w:drawing>
      </w:r>
    </w:p>
    <w:p w14:paraId="5A7AA73E" w14:textId="6817A9C9" w:rsidR="007F1E1F" w:rsidRDefault="007F1E1F" w:rsidP="007F1E1F">
      <w:pPr>
        <w:pStyle w:val="Caption"/>
      </w:pPr>
      <w:r>
        <w:t xml:space="preserve">Figure </w:t>
      </w:r>
      <w:r>
        <w:fldChar w:fldCharType="begin"/>
      </w:r>
      <w:r>
        <w:instrText xml:space="preserve"> SEQ Figure \* ARABIC </w:instrText>
      </w:r>
      <w:r>
        <w:fldChar w:fldCharType="separate"/>
      </w:r>
      <w:r w:rsidR="00C16FBD">
        <w:rPr>
          <w:noProof/>
        </w:rPr>
        <w:t>11</w:t>
      </w:r>
      <w:r>
        <w:fldChar w:fldCharType="end"/>
      </w:r>
      <w:r>
        <w:t xml:space="preserve">. </w:t>
      </w:r>
      <w:r w:rsidRPr="00675F85">
        <w:t>Monthly proportion of negative tone of the term veneco.</w:t>
      </w:r>
    </w:p>
    <w:p w14:paraId="7BE36828" w14:textId="77777777" w:rsidR="007F1E1F" w:rsidRDefault="007F1E1F" w:rsidP="007F1E1F">
      <w:pPr>
        <w:keepNext/>
        <w:jc w:val="center"/>
      </w:pPr>
      <w:r>
        <w:rPr>
          <w:noProof/>
          <w:color w:val="2B579A"/>
          <w:shd w:val="clear" w:color="auto" w:fill="E6E6E6"/>
        </w:rPr>
        <w:drawing>
          <wp:inline distT="0" distB="0" distL="0" distR="0" wp14:anchorId="54F1D444" wp14:editId="5C6925EB">
            <wp:extent cx="4223982" cy="1577340"/>
            <wp:effectExtent l="0" t="0" r="5715" b="3810"/>
            <wp:docPr id="1910637225" name="Picture 1910637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637225" name="Picture 1910637225"/>
                    <pic:cNvPicPr>
                      <a:picLocks noChangeAspect="1" noChangeArrowheads="1"/>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rcRect l="1972" r="1972"/>
                    <a:stretch>
                      <a:fillRect/>
                    </a:stretch>
                  </pic:blipFill>
                  <pic:spPr bwMode="auto">
                    <a:xfrm>
                      <a:off x="0" y="0"/>
                      <a:ext cx="4223982" cy="1577340"/>
                    </a:xfrm>
                    <a:prstGeom prst="rect">
                      <a:avLst/>
                    </a:prstGeom>
                    <a:extLst>
                      <a:ext uri="{53640926-AAD7-44D8-BBD7-CCE9431645EC}">
                        <a14:shadowObscured xmlns:a14="http://schemas.microsoft.com/office/drawing/2010/main"/>
                      </a:ext>
                    </a:extLst>
                  </pic:spPr>
                </pic:pic>
              </a:graphicData>
            </a:graphic>
          </wp:inline>
        </w:drawing>
      </w:r>
    </w:p>
    <w:p w14:paraId="6C6950B4" w14:textId="5863B60F" w:rsidR="007F1E1F" w:rsidRDefault="007F1E1F" w:rsidP="007F1E1F">
      <w:pPr>
        <w:pStyle w:val="Caption"/>
      </w:pPr>
      <w:r>
        <w:t xml:space="preserve">Figure </w:t>
      </w:r>
      <w:r>
        <w:fldChar w:fldCharType="begin"/>
      </w:r>
      <w:r>
        <w:instrText xml:space="preserve"> SEQ Figure \* ARABIC </w:instrText>
      </w:r>
      <w:r>
        <w:fldChar w:fldCharType="separate"/>
      </w:r>
      <w:r w:rsidR="00C16FBD">
        <w:rPr>
          <w:noProof/>
        </w:rPr>
        <w:t>12</w:t>
      </w:r>
      <w:r>
        <w:fldChar w:fldCharType="end"/>
      </w:r>
      <w:r>
        <w:t xml:space="preserve">. </w:t>
      </w:r>
      <w:r w:rsidRPr="00C574CD">
        <w:t>Monthly proportion of negative tone of the term veneca.</w:t>
      </w:r>
    </w:p>
    <w:p w14:paraId="75A40672" w14:textId="77777777" w:rsidR="007F1E1F" w:rsidRPr="00ED1F99" w:rsidRDefault="007F1E1F" w:rsidP="007F1E1F">
      <w:r>
        <w:t xml:space="preserve">The two terms exhibit a predominantly negative tone, and it is noteworthy that the average negative tone associated with </w:t>
      </w:r>
      <w:r w:rsidRPr="001126DD">
        <w:rPr>
          <w:i/>
          <w:iCs/>
        </w:rPr>
        <w:t>veneca</w:t>
      </w:r>
      <w:r>
        <w:t xml:space="preserve"> is higher compared to that of </w:t>
      </w:r>
      <w:r w:rsidRPr="001126DD">
        <w:rPr>
          <w:i/>
          <w:iCs/>
        </w:rPr>
        <w:t>veneco</w:t>
      </w:r>
      <w:r>
        <w:t xml:space="preserve">. Specifically, </w:t>
      </w:r>
      <w:r w:rsidRPr="001126DD">
        <w:rPr>
          <w:i/>
          <w:iCs/>
        </w:rPr>
        <w:t>veneca</w:t>
      </w:r>
      <w:r>
        <w:t xml:space="preserve"> has a 79% negative tone, whereas </w:t>
      </w:r>
      <w:r w:rsidRPr="001126DD">
        <w:rPr>
          <w:i/>
          <w:iCs/>
        </w:rPr>
        <w:t>veneco</w:t>
      </w:r>
      <w:r>
        <w:t xml:space="preserve"> reflects a 66% negative tone. In interviews we conducted with subject matter experts (linguists, sociologists, and communications scholars) who study derogatory language in Colombia in 2023, one possible explanation for this is that the term </w:t>
      </w:r>
      <w:r>
        <w:rPr>
          <w:i/>
          <w:iCs/>
        </w:rPr>
        <w:t>veneca</w:t>
      </w:r>
      <w:r>
        <w:t xml:space="preserve"> has always had a negative connotation, well beyond the recent humanitarian migration of Venezuelans. We describe this phenomenon in more detail below, as the related themes are reflected in our dataset. </w:t>
      </w:r>
    </w:p>
    <w:p w14:paraId="30982A11" w14:textId="229583A2" w:rsidR="007F1E1F" w:rsidRDefault="007F1E1F" w:rsidP="007F1E1F">
      <w:r>
        <w:t xml:space="preserve">The series of instances involving </w:t>
      </w:r>
      <w:r w:rsidRPr="001126DD">
        <w:rPr>
          <w:i/>
          <w:iCs/>
        </w:rPr>
        <w:t>veneco</w:t>
      </w:r>
      <w:r>
        <w:t xml:space="preserve"> initially displayed a balanced distribution between negative and non-negative sentiments until 2018, coinciding with the significant increase in the number of Venezuelan migrants </w:t>
      </w:r>
      <w:r w:rsidRPr="00C30351">
        <w:t xml:space="preserve">(see </w:t>
      </w:r>
      <w:r w:rsidR="00C16FBD">
        <w:rPr>
          <w:color w:val="2B579A"/>
          <w:shd w:val="clear" w:color="auto" w:fill="E6E6E6"/>
        </w:rPr>
        <w:fldChar w:fldCharType="begin"/>
      </w:r>
      <w:r w:rsidR="00C16FBD">
        <w:instrText xml:space="preserve"> REF _Ref167189939 \h </w:instrText>
      </w:r>
      <w:r w:rsidR="00C16FBD">
        <w:rPr>
          <w:color w:val="2B579A"/>
          <w:shd w:val="clear" w:color="auto" w:fill="E6E6E6"/>
        </w:rPr>
      </w:r>
      <w:r w:rsidR="00C16FBD">
        <w:rPr>
          <w:color w:val="2B579A"/>
          <w:shd w:val="clear" w:color="auto" w:fill="E6E6E6"/>
        </w:rPr>
        <w:fldChar w:fldCharType="separate"/>
      </w:r>
      <w:r w:rsidR="00C16FBD">
        <w:t xml:space="preserve">Figure </w:t>
      </w:r>
      <w:r w:rsidR="00C16FBD">
        <w:rPr>
          <w:noProof/>
        </w:rPr>
        <w:t>1</w:t>
      </w:r>
      <w:r w:rsidR="00C16FBD">
        <w:rPr>
          <w:color w:val="2B579A"/>
          <w:shd w:val="clear" w:color="auto" w:fill="E6E6E6"/>
        </w:rPr>
        <w:fldChar w:fldCharType="end"/>
      </w:r>
      <w:r w:rsidRPr="00C30351">
        <w:t>).</w:t>
      </w:r>
      <w:r>
        <w:t xml:space="preserve"> This observation shows that despite the highest usage of </w:t>
      </w:r>
      <w:r w:rsidRPr="001126DD">
        <w:rPr>
          <w:i/>
          <w:iCs/>
        </w:rPr>
        <w:t>veneco</w:t>
      </w:r>
      <w:r>
        <w:t xml:space="preserve"> and </w:t>
      </w:r>
      <w:r w:rsidRPr="001126DD">
        <w:rPr>
          <w:i/>
          <w:iCs/>
        </w:rPr>
        <w:t>veneca</w:t>
      </w:r>
      <w:r>
        <w:t xml:space="preserve"> occurring between 2015 and 2018, the associated predominant tone was not necessarily negative. This finding also aligns with statements in the literature, which suggest that the term </w:t>
      </w:r>
      <w:r w:rsidRPr="001126DD">
        <w:rPr>
          <w:i/>
          <w:iCs/>
        </w:rPr>
        <w:t>veneco</w:t>
      </w:r>
      <w:r>
        <w:t xml:space="preserve"> was originally used as a descriptor but has evolved over time to become a pejorative term.</w:t>
      </w:r>
    </w:p>
    <w:p w14:paraId="3C9D1010" w14:textId="451B9210" w:rsidR="00B41483" w:rsidRPr="00615F1F" w:rsidRDefault="007F1E1F" w:rsidP="00E474FF">
      <w:r>
        <w:t xml:space="preserve">On the other hand, the series of instances involving </w:t>
      </w:r>
      <w:r w:rsidRPr="001126DD">
        <w:rPr>
          <w:i/>
          <w:iCs/>
        </w:rPr>
        <w:t>veneca</w:t>
      </w:r>
      <w:r>
        <w:t xml:space="preserve"> exhibits high variability due to the limited number of observations. This variability may affect the reliability of the negativity measurement</w:t>
      </w:r>
      <w:r w:rsidR="00B41483">
        <w:br w:type="page"/>
      </w:r>
    </w:p>
    <w:p w14:paraId="6D49BE87" w14:textId="31562893" w:rsidR="00D53502" w:rsidRDefault="00B642E2" w:rsidP="00D53502">
      <w:pPr>
        <w:pStyle w:val="Heading10"/>
      </w:pPr>
      <w:r>
        <w:lastRenderedPageBreak/>
        <w:t>References</w:t>
      </w:r>
      <w:r w:rsidR="00830246">
        <w:rPr>
          <w:sz w:val="22"/>
          <w:szCs w:val="20"/>
        </w:rPr>
        <w:fldChar w:fldCharType="begin" w:fldLock="1"/>
      </w:r>
      <w:r w:rsidR="00830246">
        <w:rPr>
          <w:szCs w:val="20"/>
        </w:rPr>
        <w:instrText xml:space="preserve">ADDIN Mendeley Bibliography CSL_BIBLIOGRAPHY </w:instrText>
      </w:r>
      <w:r w:rsidR="00830246">
        <w:rPr>
          <w:sz w:val="22"/>
          <w:szCs w:val="20"/>
        </w:rPr>
        <w:fldChar w:fldCharType="separate"/>
      </w:r>
      <w:r w:rsidR="00830246">
        <w:rPr>
          <w:sz w:val="20"/>
          <w:szCs w:val="20"/>
        </w:rPr>
        <w:fldChar w:fldCharType="end"/>
      </w:r>
    </w:p>
    <w:p w14:paraId="766261C3" w14:textId="77777777" w:rsidR="00487360" w:rsidRPr="00487360" w:rsidRDefault="00D53502" w:rsidP="00487360">
      <w:pPr>
        <w:pStyle w:val="EndNoteBibliography"/>
        <w:ind w:left="720" w:hanging="720"/>
      </w:pPr>
      <w:r>
        <w:fldChar w:fldCharType="begin"/>
      </w:r>
      <w:r>
        <w:instrText xml:space="preserve"> ADDIN EN.REFLIST </w:instrText>
      </w:r>
      <w:r>
        <w:fldChar w:fldCharType="separate"/>
      </w:r>
      <w:r w:rsidR="00487360" w:rsidRPr="00487360">
        <w:t>1.</w:t>
      </w:r>
      <w:r w:rsidR="00487360" w:rsidRPr="00487360">
        <w:tab/>
        <w:t xml:space="preserve">Wanitzek, U., </w:t>
      </w:r>
      <w:r w:rsidR="00487360" w:rsidRPr="00487360">
        <w:rPr>
          <w:i/>
        </w:rPr>
        <w:t>The Power of Language in the Discourse on Women's Rights: Some Examples from Tanzania.</w:t>
      </w:r>
      <w:r w:rsidR="00487360" w:rsidRPr="00487360">
        <w:t xml:space="preserve"> Africa Today, 2002. </w:t>
      </w:r>
      <w:r w:rsidR="00487360" w:rsidRPr="00487360">
        <w:rPr>
          <w:b/>
        </w:rPr>
        <w:t>49</w:t>
      </w:r>
      <w:r w:rsidR="00487360" w:rsidRPr="00487360">
        <w:t>: p. 19 - 3.</w:t>
      </w:r>
    </w:p>
    <w:p w14:paraId="081BB371" w14:textId="77777777" w:rsidR="00487360" w:rsidRPr="00487360" w:rsidRDefault="00487360" w:rsidP="00487360">
      <w:pPr>
        <w:pStyle w:val="EndNoteBibliography"/>
        <w:ind w:left="720" w:hanging="720"/>
      </w:pPr>
      <w:r w:rsidRPr="00487360">
        <w:t>2.</w:t>
      </w:r>
      <w:r w:rsidRPr="00487360">
        <w:tab/>
        <w:t xml:space="preserve">Bank, T.W., </w:t>
      </w:r>
      <w:r w:rsidRPr="00487360">
        <w:rPr>
          <w:i/>
        </w:rPr>
        <w:t>Supporting Colombian Host Communities and Venezuelan Migrants During the COVID-19 Pandemic</w:t>
      </w:r>
      <w:r w:rsidRPr="00487360">
        <w:t xml:space="preserve">, in </w:t>
      </w:r>
      <w:r w:rsidRPr="00487360">
        <w:rPr>
          <w:i/>
        </w:rPr>
        <w:t>The World Band-Results Brief</w:t>
      </w:r>
      <w:r w:rsidRPr="00487360">
        <w:t>. 2021.</w:t>
      </w:r>
    </w:p>
    <w:p w14:paraId="39392D52" w14:textId="77777777" w:rsidR="00487360" w:rsidRPr="00487360" w:rsidRDefault="00487360" w:rsidP="00487360">
      <w:pPr>
        <w:pStyle w:val="EndNoteBibliography"/>
        <w:ind w:left="720" w:hanging="720"/>
      </w:pPr>
      <w:r w:rsidRPr="00487360">
        <w:t>3.</w:t>
      </w:r>
      <w:r w:rsidRPr="00487360">
        <w:tab/>
        <w:t xml:space="preserve">Project, V.M., </w:t>
      </w:r>
      <w:r w:rsidRPr="00487360">
        <w:rPr>
          <w:i/>
        </w:rPr>
        <w:t>Is 'Veneco' an insult or is it an inclusive word?</w:t>
      </w:r>
      <w:r w:rsidRPr="00487360">
        <w:t xml:space="preserve">, in </w:t>
      </w:r>
      <w:r w:rsidRPr="00487360">
        <w:rPr>
          <w:i/>
        </w:rPr>
        <w:t>Veneuzuela Migration Project-Education</w:t>
      </w:r>
      <w:r w:rsidRPr="00487360">
        <w:t>. 2021.</w:t>
      </w:r>
    </w:p>
    <w:p w14:paraId="61C4AA21" w14:textId="77777777" w:rsidR="00487360" w:rsidRPr="00487360" w:rsidRDefault="00487360" w:rsidP="00487360">
      <w:pPr>
        <w:pStyle w:val="EndNoteBibliography"/>
        <w:ind w:left="720" w:hanging="720"/>
      </w:pPr>
      <w:r w:rsidRPr="00487360">
        <w:t>4.</w:t>
      </w:r>
      <w:r w:rsidRPr="00487360">
        <w:tab/>
        <w:t xml:space="preserve">Press, A., </w:t>
      </w:r>
      <w:r w:rsidRPr="00487360">
        <w:rPr>
          <w:i/>
        </w:rPr>
        <w:t>Mounting Venezuela Exodus Sparks Fears of Rising Xenophobia</w:t>
      </w:r>
      <w:r w:rsidRPr="00487360">
        <w:t>, VOA, Editor. 2019.</w:t>
      </w:r>
    </w:p>
    <w:p w14:paraId="792CCBAD" w14:textId="77777777" w:rsidR="00487360" w:rsidRPr="00487360" w:rsidRDefault="00487360" w:rsidP="00487360">
      <w:pPr>
        <w:pStyle w:val="EndNoteBibliography"/>
        <w:ind w:left="720" w:hanging="720"/>
      </w:pPr>
      <w:r w:rsidRPr="00487360">
        <w:t>5.</w:t>
      </w:r>
      <w:r w:rsidRPr="00487360">
        <w:tab/>
        <w:t xml:space="preserve">Cervone, C., M. Augoustinos, and A. Maass, </w:t>
      </w:r>
      <w:r w:rsidRPr="00487360">
        <w:rPr>
          <w:i/>
        </w:rPr>
        <w:t>The Language of Derogation and Hate: Functions, Consequences, and Reappropriation.</w:t>
      </w:r>
      <w:r w:rsidRPr="00487360">
        <w:t xml:space="preserve"> Journal of Language and Social Psychology, 2021. </w:t>
      </w:r>
      <w:r w:rsidRPr="00487360">
        <w:rPr>
          <w:b/>
        </w:rPr>
        <w:t>40</w:t>
      </w:r>
      <w:r w:rsidRPr="00487360">
        <w:t>(1): p. 80-101.</w:t>
      </w:r>
    </w:p>
    <w:p w14:paraId="1DA02B80" w14:textId="77777777" w:rsidR="00487360" w:rsidRPr="00487360" w:rsidRDefault="00487360" w:rsidP="00487360">
      <w:pPr>
        <w:pStyle w:val="EndNoteBibliography"/>
        <w:ind w:left="720" w:hanging="720"/>
      </w:pPr>
      <w:r w:rsidRPr="00487360">
        <w:t>6.</w:t>
      </w:r>
      <w:r w:rsidRPr="00487360">
        <w:tab/>
        <w:t xml:space="preserve">Bilewicz, M. and W. Soral, </w:t>
      </w:r>
      <w:r w:rsidRPr="00487360">
        <w:rPr>
          <w:i/>
        </w:rPr>
        <w:t>Hate Speech Epidemic. The Dynamic Effects of Derogatory Language on Intergroup Relations and Political Radicalization.</w:t>
      </w:r>
      <w:r w:rsidRPr="00487360">
        <w:t xml:space="preserve"> Political Psychology, 2020. </w:t>
      </w:r>
      <w:r w:rsidRPr="00487360">
        <w:rPr>
          <w:b/>
        </w:rPr>
        <w:t>41</w:t>
      </w:r>
      <w:r w:rsidRPr="00487360">
        <w:t>.</w:t>
      </w:r>
    </w:p>
    <w:p w14:paraId="4D1495CC" w14:textId="77777777" w:rsidR="00487360" w:rsidRPr="00487360" w:rsidRDefault="00487360" w:rsidP="00487360">
      <w:pPr>
        <w:pStyle w:val="EndNoteBibliography"/>
        <w:ind w:left="720" w:hanging="720"/>
      </w:pPr>
      <w:r w:rsidRPr="00487360">
        <w:t>7.</w:t>
      </w:r>
      <w:r w:rsidRPr="00487360">
        <w:tab/>
        <w:t xml:space="preserve">Shrivastava, J., </w:t>
      </w:r>
      <w:r w:rsidRPr="00487360">
        <w:rPr>
          <w:i/>
        </w:rPr>
        <w:t>The Violence Of Language: A Feminist Take On The ‘Culture’ Of Abuses</w:t>
      </w:r>
      <w:r w:rsidRPr="00487360">
        <w:t xml:space="preserve">, in </w:t>
      </w:r>
      <w:r w:rsidRPr="00487360">
        <w:rPr>
          <w:i/>
        </w:rPr>
        <w:t>Feminism In India</w:t>
      </w:r>
      <w:r w:rsidRPr="00487360">
        <w:t>. 2020.</w:t>
      </w:r>
    </w:p>
    <w:p w14:paraId="32ACF972" w14:textId="77777777" w:rsidR="00487360" w:rsidRPr="00487360" w:rsidRDefault="00487360" w:rsidP="00487360">
      <w:pPr>
        <w:pStyle w:val="EndNoteBibliography"/>
        <w:ind w:left="720" w:hanging="720"/>
      </w:pPr>
      <w:r w:rsidRPr="00487360">
        <w:t>8.</w:t>
      </w:r>
      <w:r w:rsidRPr="00487360">
        <w:tab/>
        <w:t xml:space="preserve">osm-search, </w:t>
      </w:r>
      <w:r w:rsidRPr="00487360">
        <w:rPr>
          <w:i/>
        </w:rPr>
        <w:t>Nominatim.</w:t>
      </w:r>
      <w:r w:rsidRPr="00487360">
        <w:t xml:space="preserve"> GitHub, 2023.</w:t>
      </w:r>
    </w:p>
    <w:p w14:paraId="2B9BFD35" w14:textId="77777777" w:rsidR="00487360" w:rsidRPr="00487360" w:rsidRDefault="00487360" w:rsidP="00487360">
      <w:pPr>
        <w:pStyle w:val="EndNoteBibliography"/>
        <w:ind w:left="720" w:hanging="720"/>
      </w:pPr>
      <w:r w:rsidRPr="00487360">
        <w:t>9.</w:t>
      </w:r>
      <w:r w:rsidRPr="00487360">
        <w:tab/>
        <w:t xml:space="preserve">SpaCy, </w:t>
      </w:r>
      <w:r w:rsidRPr="00487360">
        <w:rPr>
          <w:i/>
        </w:rPr>
        <w:t>es_core_news_sw</w:t>
      </w:r>
      <w:r w:rsidRPr="00487360">
        <w:t>. 2023.</w:t>
      </w:r>
    </w:p>
    <w:p w14:paraId="31A9B267" w14:textId="77777777" w:rsidR="00487360" w:rsidRPr="00487360" w:rsidRDefault="00487360" w:rsidP="00487360">
      <w:pPr>
        <w:pStyle w:val="EndNoteBibliography"/>
        <w:ind w:left="720" w:hanging="720"/>
      </w:pPr>
      <w:r w:rsidRPr="00487360">
        <w:t>10.</w:t>
      </w:r>
      <w:r w:rsidRPr="00487360">
        <w:tab/>
        <w:t xml:space="preserve">Cañete, J., et al., </w:t>
      </w:r>
      <w:r w:rsidRPr="00487360">
        <w:rPr>
          <w:i/>
        </w:rPr>
        <w:t>Spanish Pre-Trained BERT Model and Evaluation Data</w:t>
      </w:r>
      <w:r w:rsidRPr="00487360">
        <w:t>. 2020.</w:t>
      </w:r>
    </w:p>
    <w:p w14:paraId="5EBFE9DA" w14:textId="77777777" w:rsidR="00487360" w:rsidRPr="00487360" w:rsidRDefault="00487360" w:rsidP="00487360">
      <w:pPr>
        <w:pStyle w:val="EndNoteBibliography"/>
        <w:ind w:left="720" w:hanging="720"/>
      </w:pPr>
      <w:r w:rsidRPr="00487360">
        <w:t>11.</w:t>
      </w:r>
      <w:r w:rsidRPr="00487360">
        <w:tab/>
        <w:t xml:space="preserve">Houlsby, N., et al., </w:t>
      </w:r>
      <w:r w:rsidRPr="00487360">
        <w:rPr>
          <w:i/>
        </w:rPr>
        <w:t>Parameter-Efficient Transfer Learning for NLP</w:t>
      </w:r>
      <w:r w:rsidRPr="00487360">
        <w:t xml:space="preserve">, in </w:t>
      </w:r>
      <w:r w:rsidRPr="00487360">
        <w:rPr>
          <w:i/>
        </w:rPr>
        <w:t>Proceedings of the 36th International Conference on Machine Learning</w:t>
      </w:r>
      <w:r w:rsidRPr="00487360">
        <w:t>, C. Kamalika and S. Ruslan, Editors. 2019, PMLR: Proceedings of Machine Learning Research. p. 2790--2799.</w:t>
      </w:r>
    </w:p>
    <w:p w14:paraId="49FD6AC2" w14:textId="77777777" w:rsidR="00487360" w:rsidRPr="00487360" w:rsidRDefault="00487360" w:rsidP="00487360">
      <w:pPr>
        <w:pStyle w:val="EndNoteBibliography"/>
        <w:ind w:left="720" w:hanging="720"/>
      </w:pPr>
      <w:r w:rsidRPr="00487360">
        <w:t>12.</w:t>
      </w:r>
      <w:r w:rsidRPr="00487360">
        <w:tab/>
        <w:t xml:space="preserve">Nguyen, Q.H., et al., </w:t>
      </w:r>
      <w:r w:rsidRPr="00487360">
        <w:rPr>
          <w:i/>
        </w:rPr>
        <w:t>Influence of Data Splitting on Performance of Machine Learning Models in Prediction of Shear Strength of Soil.</w:t>
      </w:r>
      <w:r w:rsidRPr="00487360">
        <w:t xml:space="preserve"> Mathematical Problems in Engineering, 2021. </w:t>
      </w:r>
      <w:r w:rsidRPr="00487360">
        <w:rPr>
          <w:b/>
        </w:rPr>
        <w:t>2021</w:t>
      </w:r>
      <w:r w:rsidRPr="00487360">
        <w:t>: p. 4832864.</w:t>
      </w:r>
    </w:p>
    <w:p w14:paraId="7867C1A7" w14:textId="77777777" w:rsidR="00487360" w:rsidRPr="00487360" w:rsidRDefault="00487360" w:rsidP="00487360">
      <w:pPr>
        <w:pStyle w:val="EndNoteBibliography"/>
        <w:ind w:left="720" w:hanging="720"/>
      </w:pPr>
      <w:r w:rsidRPr="00487360">
        <w:t>13.</w:t>
      </w:r>
      <w:r w:rsidRPr="00487360">
        <w:tab/>
        <w:t xml:space="preserve">nlptown, </w:t>
      </w:r>
      <w:r w:rsidRPr="00487360">
        <w:rPr>
          <w:i/>
        </w:rPr>
        <w:t>bert-base-multilingual-uncased-sentiment</w:t>
      </w:r>
      <w:r w:rsidRPr="00487360">
        <w:t>. 2022.</w:t>
      </w:r>
    </w:p>
    <w:p w14:paraId="10E15E98" w14:textId="19F573CA" w:rsidR="00243B79" w:rsidRPr="00C452AA" w:rsidRDefault="00D53502" w:rsidP="00E474FF">
      <w:r>
        <w:fldChar w:fldCharType="end"/>
      </w:r>
    </w:p>
    <w:sectPr w:rsidR="00243B79" w:rsidRPr="00C452AA" w:rsidSect="00514497">
      <w:footerReference w:type="default" r:id="rId28"/>
      <w:pgSz w:w="12240" w:h="15840" w:code="1"/>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E753EE" w14:textId="77777777" w:rsidR="00193F3E" w:rsidRDefault="00193F3E" w:rsidP="00E474FF">
      <w:r>
        <w:separator/>
      </w:r>
    </w:p>
    <w:p w14:paraId="238BD363" w14:textId="77777777" w:rsidR="00193F3E" w:rsidRDefault="00193F3E" w:rsidP="00E474FF"/>
  </w:endnote>
  <w:endnote w:type="continuationSeparator" w:id="0">
    <w:p w14:paraId="2095F094" w14:textId="77777777" w:rsidR="00193F3E" w:rsidRDefault="00193F3E" w:rsidP="00E474FF">
      <w:r>
        <w:continuationSeparator/>
      </w:r>
    </w:p>
    <w:p w14:paraId="333B2C5E" w14:textId="77777777" w:rsidR="00193F3E" w:rsidRDefault="00193F3E" w:rsidP="00E474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6722160"/>
      <w:docPartObj>
        <w:docPartGallery w:val="Page Numbers (Bottom of Page)"/>
        <w:docPartUnique/>
      </w:docPartObj>
    </w:sdtPr>
    <w:sdtEndPr>
      <w:rPr>
        <w:noProof/>
      </w:rPr>
    </w:sdtEndPr>
    <w:sdtContent>
      <w:p w14:paraId="500F40F9" w14:textId="77777777" w:rsidR="00FD1F4B" w:rsidRDefault="00FD1F4B" w:rsidP="00E474FF">
        <w:pPr>
          <w:pStyle w:val="Footer"/>
        </w:pPr>
        <w:r>
          <w:fldChar w:fldCharType="begin"/>
        </w:r>
        <w:r>
          <w:instrText xml:space="preserve"> PAGE   \* MERGEFORMAT </w:instrText>
        </w:r>
        <w:r>
          <w:fldChar w:fldCharType="separate"/>
        </w:r>
        <w:r w:rsidR="00683876">
          <w:rPr>
            <w:noProof/>
          </w:rPr>
          <w:t>4</w:t>
        </w:r>
        <w:r>
          <w:rPr>
            <w:noProof/>
          </w:rPr>
          <w:fldChar w:fldCharType="end"/>
        </w:r>
      </w:p>
    </w:sdtContent>
  </w:sdt>
  <w:p w14:paraId="743C7D2D" w14:textId="77777777" w:rsidR="00FD1F4B" w:rsidRDefault="00FD1F4B" w:rsidP="00E474FF">
    <w:pPr>
      <w:pStyle w:val="Footer"/>
    </w:pPr>
  </w:p>
  <w:p w14:paraId="72B82E01" w14:textId="77777777" w:rsidR="009375D2" w:rsidRDefault="009375D2" w:rsidP="00E474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3DE3FC" w14:textId="77777777" w:rsidR="00193F3E" w:rsidRDefault="00193F3E" w:rsidP="00E474FF">
      <w:r>
        <w:separator/>
      </w:r>
    </w:p>
    <w:p w14:paraId="28602146" w14:textId="77777777" w:rsidR="00193F3E" w:rsidRDefault="00193F3E" w:rsidP="00E474FF"/>
  </w:footnote>
  <w:footnote w:type="continuationSeparator" w:id="0">
    <w:p w14:paraId="3480AAAC" w14:textId="77777777" w:rsidR="00193F3E" w:rsidRDefault="00193F3E" w:rsidP="00E474FF">
      <w:r>
        <w:continuationSeparator/>
      </w:r>
    </w:p>
    <w:p w14:paraId="4720464D" w14:textId="77777777" w:rsidR="00193F3E" w:rsidRDefault="00193F3E" w:rsidP="00E474F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E95DD2"/>
    <w:multiLevelType w:val="hybridMultilevel"/>
    <w:tmpl w:val="2C8A0928"/>
    <w:lvl w:ilvl="0" w:tplc="D6947BF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5B57ED"/>
    <w:multiLevelType w:val="hybridMultilevel"/>
    <w:tmpl w:val="D3C4B0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795CE1"/>
    <w:multiLevelType w:val="hybridMultilevel"/>
    <w:tmpl w:val="FE06D30E"/>
    <w:lvl w:ilvl="0" w:tplc="D6947BF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16cid:durableId="105388666">
    <w:abstractNumId w:val="2"/>
  </w:num>
  <w:num w:numId="2" w16cid:durableId="515583702">
    <w:abstractNumId w:val="0"/>
  </w:num>
  <w:num w:numId="3" w16cid:durableId="1791901477">
    <w:abstractNumId w:val="1"/>
  </w:num>
  <w:num w:numId="4" w16cid:durableId="16320597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ztzCxMDIzN7e0sDRT0lEKTi0uzszPAykwqgUAPI5GY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92D8B"/>
    <w:rsid w:val="00004327"/>
    <w:rsid w:val="00021533"/>
    <w:rsid w:val="00043EB7"/>
    <w:rsid w:val="00046E6D"/>
    <w:rsid w:val="00054240"/>
    <w:rsid w:val="000626CA"/>
    <w:rsid w:val="000714DF"/>
    <w:rsid w:val="000B0C41"/>
    <w:rsid w:val="000B704F"/>
    <w:rsid w:val="000D10B2"/>
    <w:rsid w:val="000E4503"/>
    <w:rsid w:val="000F13C4"/>
    <w:rsid w:val="000F520E"/>
    <w:rsid w:val="00130D45"/>
    <w:rsid w:val="00151974"/>
    <w:rsid w:val="00161F38"/>
    <w:rsid w:val="00187447"/>
    <w:rsid w:val="00193F3E"/>
    <w:rsid w:val="00197924"/>
    <w:rsid w:val="001A419B"/>
    <w:rsid w:val="001A6F07"/>
    <w:rsid w:val="001E00A4"/>
    <w:rsid w:val="001E4CB7"/>
    <w:rsid w:val="00216E0F"/>
    <w:rsid w:val="00243B79"/>
    <w:rsid w:val="0027412B"/>
    <w:rsid w:val="002B0BDD"/>
    <w:rsid w:val="002B2C4C"/>
    <w:rsid w:val="002B79CA"/>
    <w:rsid w:val="002C7126"/>
    <w:rsid w:val="002D4B0E"/>
    <w:rsid w:val="002E00CB"/>
    <w:rsid w:val="002E3D66"/>
    <w:rsid w:val="00316998"/>
    <w:rsid w:val="00332B6B"/>
    <w:rsid w:val="003519D8"/>
    <w:rsid w:val="0035264C"/>
    <w:rsid w:val="00362966"/>
    <w:rsid w:val="00374866"/>
    <w:rsid w:val="0038644E"/>
    <w:rsid w:val="003A2C70"/>
    <w:rsid w:val="003A3F7B"/>
    <w:rsid w:val="003A42E8"/>
    <w:rsid w:val="003B72C6"/>
    <w:rsid w:val="003D63F8"/>
    <w:rsid w:val="003E1FAD"/>
    <w:rsid w:val="0042198D"/>
    <w:rsid w:val="004235F9"/>
    <w:rsid w:val="0042495F"/>
    <w:rsid w:val="00440885"/>
    <w:rsid w:val="004414F3"/>
    <w:rsid w:val="0044560B"/>
    <w:rsid w:val="004555CC"/>
    <w:rsid w:val="00483EB2"/>
    <w:rsid w:val="00487360"/>
    <w:rsid w:val="004A627D"/>
    <w:rsid w:val="004D10BD"/>
    <w:rsid w:val="004F6AE5"/>
    <w:rsid w:val="00503800"/>
    <w:rsid w:val="00511363"/>
    <w:rsid w:val="00514497"/>
    <w:rsid w:val="00517B4D"/>
    <w:rsid w:val="00525EC8"/>
    <w:rsid w:val="005404E0"/>
    <w:rsid w:val="005468D9"/>
    <w:rsid w:val="00551FA4"/>
    <w:rsid w:val="00585F09"/>
    <w:rsid w:val="00592D8B"/>
    <w:rsid w:val="005B4153"/>
    <w:rsid w:val="005C2F7D"/>
    <w:rsid w:val="005C6A41"/>
    <w:rsid w:val="005D5D5B"/>
    <w:rsid w:val="0060453C"/>
    <w:rsid w:val="00615F1F"/>
    <w:rsid w:val="006826B0"/>
    <w:rsid w:val="00683876"/>
    <w:rsid w:val="00686102"/>
    <w:rsid w:val="006A1900"/>
    <w:rsid w:val="006B45C2"/>
    <w:rsid w:val="006B65AB"/>
    <w:rsid w:val="006C79D8"/>
    <w:rsid w:val="006D6A87"/>
    <w:rsid w:val="006E3EB8"/>
    <w:rsid w:val="006F3FB0"/>
    <w:rsid w:val="00707703"/>
    <w:rsid w:val="00723514"/>
    <w:rsid w:val="00724293"/>
    <w:rsid w:val="00761B4F"/>
    <w:rsid w:val="0077388D"/>
    <w:rsid w:val="00774ED6"/>
    <w:rsid w:val="00777647"/>
    <w:rsid w:val="00780C44"/>
    <w:rsid w:val="00785914"/>
    <w:rsid w:val="007B088C"/>
    <w:rsid w:val="007B1C2B"/>
    <w:rsid w:val="007B2ADE"/>
    <w:rsid w:val="007B7EA9"/>
    <w:rsid w:val="007C0C13"/>
    <w:rsid w:val="007F1E1F"/>
    <w:rsid w:val="007F4909"/>
    <w:rsid w:val="007F7875"/>
    <w:rsid w:val="007F7877"/>
    <w:rsid w:val="00830246"/>
    <w:rsid w:val="008462F8"/>
    <w:rsid w:val="0086336A"/>
    <w:rsid w:val="00907667"/>
    <w:rsid w:val="009375D2"/>
    <w:rsid w:val="00962A0B"/>
    <w:rsid w:val="009672E6"/>
    <w:rsid w:val="00991658"/>
    <w:rsid w:val="009960DD"/>
    <w:rsid w:val="009A280A"/>
    <w:rsid w:val="009C48BD"/>
    <w:rsid w:val="009C518A"/>
    <w:rsid w:val="00A144CD"/>
    <w:rsid w:val="00A36A6B"/>
    <w:rsid w:val="00A4255F"/>
    <w:rsid w:val="00A6286B"/>
    <w:rsid w:val="00A7787C"/>
    <w:rsid w:val="00A9105C"/>
    <w:rsid w:val="00A9643E"/>
    <w:rsid w:val="00A9724C"/>
    <w:rsid w:val="00AA0C91"/>
    <w:rsid w:val="00AA7494"/>
    <w:rsid w:val="00AB3627"/>
    <w:rsid w:val="00AB61F5"/>
    <w:rsid w:val="00AC31ED"/>
    <w:rsid w:val="00AD6EF4"/>
    <w:rsid w:val="00AE7A44"/>
    <w:rsid w:val="00B41483"/>
    <w:rsid w:val="00B61591"/>
    <w:rsid w:val="00B642E2"/>
    <w:rsid w:val="00B87D78"/>
    <w:rsid w:val="00BB0818"/>
    <w:rsid w:val="00C06426"/>
    <w:rsid w:val="00C115A9"/>
    <w:rsid w:val="00C16FBD"/>
    <w:rsid w:val="00C33E44"/>
    <w:rsid w:val="00C34C42"/>
    <w:rsid w:val="00C452AA"/>
    <w:rsid w:val="00CD133E"/>
    <w:rsid w:val="00CD4AC4"/>
    <w:rsid w:val="00D21D12"/>
    <w:rsid w:val="00D34956"/>
    <w:rsid w:val="00D53502"/>
    <w:rsid w:val="00D62F2A"/>
    <w:rsid w:val="00D86EFB"/>
    <w:rsid w:val="00DA1F53"/>
    <w:rsid w:val="00DE20F0"/>
    <w:rsid w:val="00DF0629"/>
    <w:rsid w:val="00DF282E"/>
    <w:rsid w:val="00E05F34"/>
    <w:rsid w:val="00E065AC"/>
    <w:rsid w:val="00E32DD3"/>
    <w:rsid w:val="00E37388"/>
    <w:rsid w:val="00E474FF"/>
    <w:rsid w:val="00E57459"/>
    <w:rsid w:val="00E76715"/>
    <w:rsid w:val="00E93AC2"/>
    <w:rsid w:val="00EC1BC1"/>
    <w:rsid w:val="00ED318B"/>
    <w:rsid w:val="00ED63A4"/>
    <w:rsid w:val="00EE2486"/>
    <w:rsid w:val="00F30921"/>
    <w:rsid w:val="00F44334"/>
    <w:rsid w:val="00F669BE"/>
    <w:rsid w:val="00F74736"/>
    <w:rsid w:val="00FA0B0E"/>
    <w:rsid w:val="00FA6B38"/>
    <w:rsid w:val="00FC6510"/>
    <w:rsid w:val="00FD1F4B"/>
    <w:rsid w:val="00FD22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1DEA854"/>
  <w15:chartTrackingRefBased/>
  <w15:docId w15:val="{165FBC2A-7D1E-453D-8E1A-5FFB56497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74FF"/>
    <w:pPr>
      <w:spacing w:after="0" w:line="240" w:lineRule="auto"/>
      <w:jc w:val="both"/>
    </w:pPr>
    <w:rPr>
      <w:rFonts w:ascii="Times New Roman" w:hAnsi="Times New Roman" w:cs="Times New Roman"/>
    </w:rPr>
  </w:style>
  <w:style w:type="paragraph" w:styleId="Heading10">
    <w:name w:val="heading 1"/>
    <w:basedOn w:val="Normal"/>
    <w:next w:val="Normal"/>
    <w:link w:val="Heading1Char"/>
    <w:uiPriority w:val="9"/>
    <w:qFormat/>
    <w:rsid w:val="00E474FF"/>
    <w:pPr>
      <w:spacing w:before="120" w:after="120"/>
      <w:outlineLvl w:val="0"/>
    </w:pPr>
    <w:rPr>
      <w:b/>
      <w:sz w:val="28"/>
      <w:szCs w:val="28"/>
    </w:rPr>
  </w:style>
  <w:style w:type="paragraph" w:styleId="Heading20">
    <w:name w:val="heading 2"/>
    <w:basedOn w:val="Heading10"/>
    <w:next w:val="Normal"/>
    <w:link w:val="Heading2Char"/>
    <w:uiPriority w:val="9"/>
    <w:unhideWhenUsed/>
    <w:qFormat/>
    <w:rsid w:val="00E474FF"/>
    <w:pPr>
      <w:outlineLvl w:val="1"/>
    </w:pPr>
    <w:rPr>
      <w:sz w:val="24"/>
      <w:szCs w:val="24"/>
    </w:rPr>
  </w:style>
  <w:style w:type="paragraph" w:styleId="Heading3">
    <w:name w:val="heading 3"/>
    <w:basedOn w:val="Normal"/>
    <w:next w:val="Normal"/>
    <w:link w:val="Heading3Char"/>
    <w:uiPriority w:val="9"/>
    <w:semiHidden/>
    <w:unhideWhenUsed/>
    <w:qFormat/>
    <w:rsid w:val="00AE7A44"/>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79D8"/>
  </w:style>
  <w:style w:type="paragraph" w:styleId="ListParagraph">
    <w:name w:val="List Paragraph"/>
    <w:basedOn w:val="Normal"/>
    <w:uiPriority w:val="34"/>
    <w:qFormat/>
    <w:rsid w:val="003A2C70"/>
    <w:pPr>
      <w:ind w:left="720"/>
      <w:contextualSpacing/>
    </w:pPr>
  </w:style>
  <w:style w:type="paragraph" w:customStyle="1" w:styleId="pre-body">
    <w:name w:val="pre-body"/>
    <w:basedOn w:val="Normal"/>
    <w:link w:val="pre-bodyChar"/>
    <w:qFormat/>
    <w:rsid w:val="00E76715"/>
    <w:pPr>
      <w:spacing w:after="120" w:line="480" w:lineRule="auto"/>
    </w:pPr>
    <w:rPr>
      <w:b/>
      <w:sz w:val="20"/>
      <w:szCs w:val="20"/>
    </w:rPr>
  </w:style>
  <w:style w:type="character" w:styleId="Hyperlink">
    <w:name w:val="Hyperlink"/>
    <w:basedOn w:val="DefaultParagraphFont"/>
    <w:uiPriority w:val="99"/>
    <w:unhideWhenUsed/>
    <w:rsid w:val="00991658"/>
    <w:rPr>
      <w:color w:val="0563C1" w:themeColor="hyperlink"/>
      <w:u w:val="single"/>
    </w:rPr>
  </w:style>
  <w:style w:type="character" w:customStyle="1" w:styleId="pre-bodyChar">
    <w:name w:val="pre-body Char"/>
    <w:basedOn w:val="DefaultParagraphFont"/>
    <w:link w:val="pre-body"/>
    <w:rsid w:val="00E76715"/>
    <w:rPr>
      <w:b/>
      <w:sz w:val="20"/>
      <w:szCs w:val="20"/>
    </w:rPr>
  </w:style>
  <w:style w:type="paragraph" w:customStyle="1" w:styleId="Title1">
    <w:name w:val="Title1"/>
    <w:basedOn w:val="Normal"/>
    <w:link w:val="Title1Char"/>
    <w:qFormat/>
    <w:rsid w:val="00C452AA"/>
    <w:pPr>
      <w:spacing w:after="120" w:line="480" w:lineRule="auto"/>
    </w:pPr>
    <w:rPr>
      <w:sz w:val="44"/>
      <w:szCs w:val="44"/>
    </w:rPr>
  </w:style>
  <w:style w:type="character" w:customStyle="1" w:styleId="Heading1Char">
    <w:name w:val="Heading 1 Char"/>
    <w:basedOn w:val="DefaultParagraphFont"/>
    <w:link w:val="Heading10"/>
    <w:uiPriority w:val="9"/>
    <w:rsid w:val="00E474FF"/>
    <w:rPr>
      <w:rFonts w:ascii="Times New Roman" w:hAnsi="Times New Roman" w:cs="Times New Roman"/>
      <w:b/>
      <w:sz w:val="28"/>
      <w:szCs w:val="28"/>
    </w:rPr>
  </w:style>
  <w:style w:type="character" w:customStyle="1" w:styleId="Title1Char">
    <w:name w:val="Title1 Char"/>
    <w:basedOn w:val="DefaultParagraphFont"/>
    <w:link w:val="Title1"/>
    <w:rsid w:val="00C452AA"/>
    <w:rPr>
      <w:sz w:val="44"/>
      <w:szCs w:val="44"/>
    </w:rPr>
  </w:style>
  <w:style w:type="character" w:customStyle="1" w:styleId="Heading2Char">
    <w:name w:val="Heading 2 Char"/>
    <w:basedOn w:val="DefaultParagraphFont"/>
    <w:link w:val="Heading20"/>
    <w:uiPriority w:val="9"/>
    <w:rsid w:val="00E474FF"/>
    <w:rPr>
      <w:rFonts w:ascii="Times New Roman" w:hAnsi="Times New Roman" w:cs="Times New Roman"/>
      <w:b/>
      <w:sz w:val="24"/>
      <w:szCs w:val="24"/>
    </w:rPr>
  </w:style>
  <w:style w:type="table" w:styleId="TableGrid">
    <w:name w:val="Table Grid"/>
    <w:basedOn w:val="TableNormal"/>
    <w:uiPriority w:val="39"/>
    <w:rsid w:val="00421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6286B"/>
    <w:rPr>
      <w:color w:val="808080"/>
    </w:rPr>
  </w:style>
  <w:style w:type="paragraph" w:styleId="Header">
    <w:name w:val="header"/>
    <w:basedOn w:val="Normal"/>
    <w:link w:val="HeaderChar"/>
    <w:uiPriority w:val="99"/>
    <w:unhideWhenUsed/>
    <w:rsid w:val="00FD1F4B"/>
    <w:pPr>
      <w:tabs>
        <w:tab w:val="center" w:pos="4513"/>
        <w:tab w:val="right" w:pos="9026"/>
      </w:tabs>
    </w:pPr>
  </w:style>
  <w:style w:type="character" w:customStyle="1" w:styleId="HeaderChar">
    <w:name w:val="Header Char"/>
    <w:basedOn w:val="DefaultParagraphFont"/>
    <w:link w:val="Header"/>
    <w:uiPriority w:val="99"/>
    <w:rsid w:val="00FD1F4B"/>
  </w:style>
  <w:style w:type="paragraph" w:styleId="Footer">
    <w:name w:val="footer"/>
    <w:basedOn w:val="Normal"/>
    <w:link w:val="FooterChar"/>
    <w:uiPriority w:val="99"/>
    <w:unhideWhenUsed/>
    <w:rsid w:val="00FD1F4B"/>
    <w:pPr>
      <w:tabs>
        <w:tab w:val="center" w:pos="4513"/>
        <w:tab w:val="right" w:pos="9026"/>
      </w:tabs>
    </w:pPr>
  </w:style>
  <w:style w:type="character" w:customStyle="1" w:styleId="FooterChar">
    <w:name w:val="Footer Char"/>
    <w:basedOn w:val="DefaultParagraphFont"/>
    <w:link w:val="Footer"/>
    <w:uiPriority w:val="99"/>
    <w:rsid w:val="00FD1F4B"/>
  </w:style>
  <w:style w:type="paragraph" w:styleId="Title">
    <w:name w:val="Title"/>
    <w:basedOn w:val="Title1"/>
    <w:next w:val="Normal"/>
    <w:link w:val="TitleChar"/>
    <w:uiPriority w:val="10"/>
    <w:qFormat/>
    <w:rsid w:val="00E474FF"/>
    <w:pPr>
      <w:spacing w:line="240" w:lineRule="auto"/>
    </w:pPr>
  </w:style>
  <w:style w:type="character" w:customStyle="1" w:styleId="TitleChar">
    <w:name w:val="Title Char"/>
    <w:basedOn w:val="DefaultParagraphFont"/>
    <w:link w:val="Title"/>
    <w:uiPriority w:val="10"/>
    <w:rsid w:val="00E474FF"/>
    <w:rPr>
      <w:rFonts w:ascii="Times New Roman" w:hAnsi="Times New Roman" w:cs="Times New Roman"/>
      <w:sz w:val="44"/>
      <w:szCs w:val="44"/>
    </w:rPr>
  </w:style>
  <w:style w:type="character" w:styleId="CommentReference">
    <w:name w:val="annotation reference"/>
    <w:basedOn w:val="DefaultParagraphFont"/>
    <w:semiHidden/>
    <w:unhideWhenUsed/>
    <w:rsid w:val="00187447"/>
    <w:rPr>
      <w:sz w:val="16"/>
      <w:szCs w:val="16"/>
    </w:rPr>
  </w:style>
  <w:style w:type="paragraph" w:styleId="CommentText">
    <w:name w:val="annotation text"/>
    <w:basedOn w:val="Normal"/>
    <w:link w:val="CommentTextChar"/>
    <w:unhideWhenUsed/>
    <w:rsid w:val="00187447"/>
    <w:pPr>
      <w:spacing w:after="160"/>
      <w:jc w:val="left"/>
    </w:pPr>
    <w:rPr>
      <w:rFonts w:cstheme="minorBidi"/>
      <w:sz w:val="20"/>
      <w:szCs w:val="20"/>
    </w:rPr>
  </w:style>
  <w:style w:type="character" w:customStyle="1" w:styleId="CommentTextChar">
    <w:name w:val="Comment Text Char"/>
    <w:basedOn w:val="DefaultParagraphFont"/>
    <w:link w:val="CommentText"/>
    <w:rsid w:val="00187447"/>
    <w:rPr>
      <w:rFonts w:ascii="Times New Roman" w:hAnsi="Times New Roman"/>
      <w:sz w:val="20"/>
      <w:szCs w:val="20"/>
    </w:rPr>
  </w:style>
  <w:style w:type="paragraph" w:styleId="Caption">
    <w:name w:val="caption"/>
    <w:basedOn w:val="Normal"/>
    <w:next w:val="Normal"/>
    <w:unhideWhenUsed/>
    <w:qFormat/>
    <w:rsid w:val="00187447"/>
    <w:pPr>
      <w:spacing w:after="200"/>
      <w:jc w:val="center"/>
    </w:pPr>
    <w:rPr>
      <w:rFonts w:cstheme="minorBidi"/>
      <w:i/>
      <w:iCs/>
      <w:sz w:val="18"/>
      <w:szCs w:val="18"/>
    </w:rPr>
  </w:style>
  <w:style w:type="character" w:customStyle="1" w:styleId="Heading3Char">
    <w:name w:val="Heading 3 Char"/>
    <w:basedOn w:val="DefaultParagraphFont"/>
    <w:link w:val="Heading3"/>
    <w:uiPriority w:val="9"/>
    <w:semiHidden/>
    <w:rsid w:val="00AE7A44"/>
    <w:rPr>
      <w:rFonts w:asciiTheme="majorHAnsi" w:eastAsiaTheme="majorEastAsia" w:hAnsiTheme="majorHAnsi" w:cstheme="majorBidi"/>
      <w:color w:val="1F4D78" w:themeColor="accent1" w:themeShade="7F"/>
      <w:sz w:val="24"/>
      <w:szCs w:val="24"/>
    </w:rPr>
  </w:style>
  <w:style w:type="paragraph" w:customStyle="1" w:styleId="heading1">
    <w:name w:val="heading1"/>
    <w:basedOn w:val="Normal"/>
    <w:next w:val="Normal"/>
    <w:qFormat/>
    <w:rsid w:val="00021533"/>
    <w:pPr>
      <w:keepNext/>
      <w:keepLines/>
      <w:numPr>
        <w:numId w:val="4"/>
      </w:numPr>
      <w:suppressAutoHyphens/>
      <w:overflowPunct w:val="0"/>
      <w:autoSpaceDE w:val="0"/>
      <w:autoSpaceDN w:val="0"/>
      <w:adjustRightInd w:val="0"/>
      <w:spacing w:before="360" w:after="240" w:line="300" w:lineRule="atLeast"/>
      <w:jc w:val="left"/>
      <w:textAlignment w:val="baseline"/>
      <w:outlineLvl w:val="0"/>
    </w:pPr>
    <w:rPr>
      <w:rFonts w:eastAsia="Times New Roman"/>
      <w:b/>
      <w:sz w:val="24"/>
      <w:szCs w:val="20"/>
    </w:rPr>
  </w:style>
  <w:style w:type="paragraph" w:customStyle="1" w:styleId="heading2">
    <w:name w:val="heading2"/>
    <w:basedOn w:val="Normal"/>
    <w:next w:val="Normal"/>
    <w:qFormat/>
    <w:rsid w:val="00021533"/>
    <w:pPr>
      <w:keepNext/>
      <w:keepLines/>
      <w:numPr>
        <w:ilvl w:val="1"/>
        <w:numId w:val="4"/>
      </w:numPr>
      <w:suppressAutoHyphens/>
      <w:overflowPunct w:val="0"/>
      <w:autoSpaceDE w:val="0"/>
      <w:autoSpaceDN w:val="0"/>
      <w:adjustRightInd w:val="0"/>
      <w:spacing w:before="360" w:after="160" w:line="240" w:lineRule="atLeast"/>
      <w:jc w:val="left"/>
      <w:textAlignment w:val="baseline"/>
      <w:outlineLvl w:val="1"/>
    </w:pPr>
    <w:rPr>
      <w:rFonts w:eastAsia="Times New Roman"/>
      <w:b/>
      <w:sz w:val="20"/>
      <w:szCs w:val="20"/>
    </w:rPr>
  </w:style>
  <w:style w:type="numbering" w:customStyle="1" w:styleId="headings">
    <w:name w:val="headings"/>
    <w:basedOn w:val="NoList"/>
    <w:rsid w:val="00021533"/>
    <w:pPr>
      <w:numPr>
        <w:numId w:val="4"/>
      </w:numPr>
    </w:pPr>
  </w:style>
  <w:style w:type="paragraph" w:styleId="FootnoteText">
    <w:name w:val="footnote text"/>
    <w:basedOn w:val="Normal"/>
    <w:link w:val="FootnoteTextChar"/>
    <w:uiPriority w:val="99"/>
    <w:semiHidden/>
    <w:unhideWhenUsed/>
    <w:rsid w:val="00021533"/>
    <w:rPr>
      <w:sz w:val="20"/>
      <w:szCs w:val="20"/>
    </w:rPr>
  </w:style>
  <w:style w:type="character" w:customStyle="1" w:styleId="FootnoteTextChar">
    <w:name w:val="Footnote Text Char"/>
    <w:basedOn w:val="DefaultParagraphFont"/>
    <w:link w:val="FootnoteText"/>
    <w:uiPriority w:val="99"/>
    <w:semiHidden/>
    <w:rsid w:val="00021533"/>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21533"/>
    <w:rPr>
      <w:vertAlign w:val="superscript"/>
    </w:rPr>
  </w:style>
  <w:style w:type="paragraph" w:customStyle="1" w:styleId="EndNoteBibliographyTitle">
    <w:name w:val="EndNote Bibliography Title"/>
    <w:basedOn w:val="Normal"/>
    <w:link w:val="EndNoteBibliographyTitleChar"/>
    <w:rsid w:val="00D53502"/>
    <w:pPr>
      <w:jc w:val="center"/>
    </w:pPr>
    <w:rPr>
      <w:noProof/>
    </w:rPr>
  </w:style>
  <w:style w:type="character" w:customStyle="1" w:styleId="EndNoteBibliographyTitleChar">
    <w:name w:val="EndNote Bibliography Title Char"/>
    <w:basedOn w:val="DefaultParagraphFont"/>
    <w:link w:val="EndNoteBibliographyTitle"/>
    <w:rsid w:val="00D53502"/>
    <w:rPr>
      <w:rFonts w:ascii="Times New Roman" w:hAnsi="Times New Roman" w:cs="Times New Roman"/>
      <w:noProof/>
    </w:rPr>
  </w:style>
  <w:style w:type="paragraph" w:customStyle="1" w:styleId="EndNoteBibliography">
    <w:name w:val="EndNote Bibliography"/>
    <w:basedOn w:val="Normal"/>
    <w:link w:val="EndNoteBibliographyChar"/>
    <w:rsid w:val="00D53502"/>
    <w:rPr>
      <w:noProof/>
    </w:rPr>
  </w:style>
  <w:style w:type="character" w:customStyle="1" w:styleId="EndNoteBibliographyChar">
    <w:name w:val="EndNote Bibliography Char"/>
    <w:basedOn w:val="DefaultParagraphFont"/>
    <w:link w:val="EndNoteBibliography"/>
    <w:rsid w:val="00D53502"/>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9016-6105" TargetMode="External"/><Relationship Id="rId13" Type="http://schemas.openxmlformats.org/officeDocument/2006/relationships/image" Target="media/image5.sv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sv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sv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svg"/><Relationship Id="rId23" Type="http://schemas.openxmlformats.org/officeDocument/2006/relationships/image" Target="media/image15.sv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sv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sv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48417-B303-475C-8390-727DEB378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6</TotalTime>
  <Pages>8</Pages>
  <Words>4825</Words>
  <Characters>27508</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Hochschule-Rhein-Waal</Company>
  <LinksUpToDate>false</LinksUpToDate>
  <CharactersWithSpaces>32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kder, Niloy</dc:creator>
  <cp:keywords/>
  <dc:description/>
  <cp:lastModifiedBy>MARTINEZ SALCEDO, JOSEPH</cp:lastModifiedBy>
  <cp:revision>157</cp:revision>
  <dcterms:created xsi:type="dcterms:W3CDTF">2022-03-13T20:54:00Z</dcterms:created>
  <dcterms:modified xsi:type="dcterms:W3CDTF">2024-05-21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c0e816-4ab9-3fce-ae11-d54b5537fe69</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lsevier-vancouver</vt:lpwstr>
  </property>
  <property fmtid="{D5CDD505-2E9C-101B-9397-08002B2CF9AE}" pid="18" name="Mendeley Recent Style Name 6_1">
    <vt:lpwstr>Elsevier - Vancouve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6382f60dddaea52afc0dc68f18f879d4091fc322c082e061e5392b9473855448</vt:lpwstr>
  </property>
</Properties>
</file>